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58CCF" w14:textId="53B01A41" w:rsidR="00953F61" w:rsidRDefault="009904FB" w:rsidP="00F83160">
      <w:r>
        <w:t>Population Structure:</w:t>
      </w:r>
    </w:p>
    <w:p w14:paraId="6C1C4E56" w14:textId="08A9A62D" w:rsidR="007147EF" w:rsidRDefault="009904FB" w:rsidP="00F83160">
      <w:r>
        <w:rPr>
          <w:noProof/>
        </w:rPr>
        <w:drawing>
          <wp:inline distT="0" distB="0" distL="0" distR="0" wp14:anchorId="68720560" wp14:editId="75DE5C38">
            <wp:extent cx="5918200" cy="4508500"/>
            <wp:effectExtent l="0" t="0" r="0" b="0"/>
            <wp:docPr id="107035891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358919" name="Picture 1" descr="A screenshot of a graph&#10;&#10;AI-generated content may be incorrect."/>
                    <pic:cNvPicPr/>
                  </pic:nvPicPr>
                  <pic:blipFill>
                    <a:blip r:embed="rId4">
                      <a:extLst>
                        <a:ext uri="{28A0092B-C50C-407E-A947-70E740481C1C}">
                          <a14:useLocalDpi xmlns:a14="http://schemas.microsoft.com/office/drawing/2010/main" val="0"/>
                        </a:ext>
                      </a:extLst>
                    </a:blip>
                    <a:stretch>
                      <a:fillRect/>
                    </a:stretch>
                  </pic:blipFill>
                  <pic:spPr>
                    <a:xfrm>
                      <a:off x="0" y="0"/>
                      <a:ext cx="5918200" cy="4508500"/>
                    </a:xfrm>
                    <a:prstGeom prst="rect">
                      <a:avLst/>
                    </a:prstGeom>
                  </pic:spPr>
                </pic:pic>
              </a:graphicData>
            </a:graphic>
          </wp:inline>
        </w:drawing>
      </w:r>
    </w:p>
    <w:tbl>
      <w:tblPr>
        <w:tblStyle w:val="TableGrid"/>
        <w:tblW w:w="0" w:type="auto"/>
        <w:tblLook w:val="04A0" w:firstRow="1" w:lastRow="0" w:firstColumn="1" w:lastColumn="0" w:noHBand="0" w:noVBand="1"/>
      </w:tblPr>
      <w:tblGrid>
        <w:gridCol w:w="1885"/>
        <w:gridCol w:w="1231"/>
        <w:gridCol w:w="1558"/>
        <w:gridCol w:w="1558"/>
        <w:gridCol w:w="1559"/>
        <w:gridCol w:w="1559"/>
      </w:tblGrid>
      <w:tr w:rsidR="004B0A1E" w14:paraId="66E02EC7" w14:textId="77777777" w:rsidTr="004B0A1E">
        <w:tc>
          <w:tcPr>
            <w:tcW w:w="1885" w:type="dxa"/>
          </w:tcPr>
          <w:p w14:paraId="52E64EF5" w14:textId="37EBCC76" w:rsidR="004B0A1E" w:rsidRDefault="004B0A1E">
            <w:r>
              <w:t>Species</w:t>
            </w:r>
          </w:p>
        </w:tc>
        <w:tc>
          <w:tcPr>
            <w:tcW w:w="1231" w:type="dxa"/>
          </w:tcPr>
          <w:p w14:paraId="686FF544" w14:textId="583F9771" w:rsidR="004B0A1E" w:rsidRDefault="004B0A1E">
            <w:r>
              <w:t>F</w:t>
            </w:r>
            <w:r w:rsidRPr="004B0A1E">
              <w:rPr>
                <w:vertAlign w:val="subscript"/>
              </w:rPr>
              <w:t>ST</w:t>
            </w:r>
          </w:p>
        </w:tc>
        <w:tc>
          <w:tcPr>
            <w:tcW w:w="1558" w:type="dxa"/>
          </w:tcPr>
          <w:p w14:paraId="2A211536" w14:textId="1E058016" w:rsidR="004B0A1E" w:rsidRDefault="004B0A1E">
            <w:r>
              <w:t>∆Tajima</w:t>
            </w:r>
          </w:p>
        </w:tc>
        <w:tc>
          <w:tcPr>
            <w:tcW w:w="1558" w:type="dxa"/>
          </w:tcPr>
          <w:p w14:paraId="5237747C" w14:textId="7A70C4C2" w:rsidR="004B0A1E" w:rsidRDefault="004B0A1E">
            <w:r>
              <w:t>Max F</w:t>
            </w:r>
            <w:r w:rsidRPr="004B0A1E">
              <w:rPr>
                <w:vertAlign w:val="subscript"/>
              </w:rPr>
              <w:t>ST</w:t>
            </w:r>
          </w:p>
        </w:tc>
        <w:tc>
          <w:tcPr>
            <w:tcW w:w="1559" w:type="dxa"/>
          </w:tcPr>
          <w:p w14:paraId="347C97E8" w14:textId="589D611C" w:rsidR="004B0A1E" w:rsidRDefault="004B0A1E">
            <w:r>
              <w:t>Min ∆Tajima</w:t>
            </w:r>
          </w:p>
        </w:tc>
        <w:tc>
          <w:tcPr>
            <w:tcW w:w="1559" w:type="dxa"/>
          </w:tcPr>
          <w:p w14:paraId="2ADC7779" w14:textId="174E86D2" w:rsidR="004B0A1E" w:rsidRDefault="004B0A1E">
            <w:r>
              <w:t>Max ∆Tajima</w:t>
            </w:r>
          </w:p>
        </w:tc>
      </w:tr>
      <w:tr w:rsidR="004B0A1E" w14:paraId="30FCA992" w14:textId="77777777" w:rsidTr="004B0A1E">
        <w:tc>
          <w:tcPr>
            <w:tcW w:w="1885" w:type="dxa"/>
          </w:tcPr>
          <w:p w14:paraId="416F6F9F" w14:textId="1BAB6EC3" w:rsidR="004B0A1E" w:rsidRDefault="004B0A1E">
            <w:r>
              <w:t>Vegetarian finch</w:t>
            </w:r>
          </w:p>
        </w:tc>
        <w:tc>
          <w:tcPr>
            <w:tcW w:w="1231" w:type="dxa"/>
          </w:tcPr>
          <w:p w14:paraId="6B19ECBE" w14:textId="2CEB9D20" w:rsidR="004B0A1E" w:rsidRDefault="00576D6B">
            <w:r w:rsidRPr="00576D6B">
              <w:t>0.03</w:t>
            </w:r>
            <w:r>
              <w:t>8</w:t>
            </w:r>
          </w:p>
        </w:tc>
        <w:tc>
          <w:tcPr>
            <w:tcW w:w="1558" w:type="dxa"/>
          </w:tcPr>
          <w:p w14:paraId="5C9C27E3" w14:textId="2E36CA7C" w:rsidR="004B0A1E" w:rsidRDefault="00576D6B">
            <w:r w:rsidRPr="00576D6B">
              <w:t>0.33</w:t>
            </w:r>
            <w:r>
              <w:t>8</w:t>
            </w:r>
          </w:p>
        </w:tc>
        <w:tc>
          <w:tcPr>
            <w:tcW w:w="1558" w:type="dxa"/>
          </w:tcPr>
          <w:p w14:paraId="6DB31AD6" w14:textId="30A60941" w:rsidR="004B0A1E" w:rsidRDefault="00576D6B">
            <w:r w:rsidRPr="00576D6B">
              <w:t>0.36</w:t>
            </w:r>
            <w:r>
              <w:t>9</w:t>
            </w:r>
          </w:p>
        </w:tc>
        <w:tc>
          <w:tcPr>
            <w:tcW w:w="1559" w:type="dxa"/>
          </w:tcPr>
          <w:p w14:paraId="0B1968C0" w14:textId="3A658ED8" w:rsidR="004B0A1E" w:rsidRDefault="00576D6B">
            <w:r w:rsidRPr="00576D6B">
              <w:t>-3.644</w:t>
            </w:r>
          </w:p>
        </w:tc>
        <w:tc>
          <w:tcPr>
            <w:tcW w:w="1559" w:type="dxa"/>
          </w:tcPr>
          <w:p w14:paraId="68D43B87" w14:textId="07426AF7" w:rsidR="004B0A1E" w:rsidRDefault="00576D6B">
            <w:r w:rsidRPr="00576D6B">
              <w:t>4.536</w:t>
            </w:r>
          </w:p>
        </w:tc>
      </w:tr>
      <w:tr w:rsidR="004B0A1E" w14:paraId="6A268143" w14:textId="77777777" w:rsidTr="004B0A1E">
        <w:tc>
          <w:tcPr>
            <w:tcW w:w="1885" w:type="dxa"/>
          </w:tcPr>
          <w:p w14:paraId="680225B8" w14:textId="33405A9C" w:rsidR="004B0A1E" w:rsidRDefault="004B0A1E">
            <w:r>
              <w:t>M. ground finch</w:t>
            </w:r>
          </w:p>
        </w:tc>
        <w:tc>
          <w:tcPr>
            <w:tcW w:w="1231" w:type="dxa"/>
          </w:tcPr>
          <w:p w14:paraId="356E0253" w14:textId="5D428E8E" w:rsidR="004B0A1E" w:rsidRDefault="00576D6B">
            <w:r w:rsidRPr="00576D6B">
              <w:t>0.031</w:t>
            </w:r>
          </w:p>
        </w:tc>
        <w:tc>
          <w:tcPr>
            <w:tcW w:w="1558" w:type="dxa"/>
          </w:tcPr>
          <w:p w14:paraId="585BF501" w14:textId="2F88031A" w:rsidR="004B0A1E" w:rsidRDefault="00576D6B">
            <w:r w:rsidRPr="00576D6B">
              <w:t>-0.17</w:t>
            </w:r>
            <w:r>
              <w:t>6</w:t>
            </w:r>
          </w:p>
        </w:tc>
        <w:tc>
          <w:tcPr>
            <w:tcW w:w="1558" w:type="dxa"/>
          </w:tcPr>
          <w:p w14:paraId="5AD312CF" w14:textId="6437129A" w:rsidR="004B0A1E" w:rsidRDefault="00576D6B">
            <w:r w:rsidRPr="00576D6B">
              <w:t>0.338</w:t>
            </w:r>
          </w:p>
        </w:tc>
        <w:tc>
          <w:tcPr>
            <w:tcW w:w="1559" w:type="dxa"/>
          </w:tcPr>
          <w:p w14:paraId="6E857B2B" w14:textId="43DE5048" w:rsidR="004B0A1E" w:rsidRDefault="00576D6B">
            <w:r w:rsidRPr="00576D6B">
              <w:t>-4.19</w:t>
            </w:r>
            <w:r>
              <w:t>3</w:t>
            </w:r>
          </w:p>
        </w:tc>
        <w:tc>
          <w:tcPr>
            <w:tcW w:w="1559" w:type="dxa"/>
          </w:tcPr>
          <w:p w14:paraId="11D31703" w14:textId="195D9C08" w:rsidR="004B0A1E" w:rsidRDefault="00576D6B">
            <w:r w:rsidRPr="00576D6B">
              <w:t>3.71</w:t>
            </w:r>
            <w:r>
              <w:t>9</w:t>
            </w:r>
          </w:p>
        </w:tc>
      </w:tr>
      <w:tr w:rsidR="004B0A1E" w14:paraId="4655D99C" w14:textId="77777777" w:rsidTr="004B0A1E">
        <w:tc>
          <w:tcPr>
            <w:tcW w:w="1885" w:type="dxa"/>
          </w:tcPr>
          <w:p w14:paraId="6239E9DD" w14:textId="500A2348" w:rsidR="004B0A1E" w:rsidRDefault="004B0A1E">
            <w:r>
              <w:t>S. tree finch</w:t>
            </w:r>
          </w:p>
        </w:tc>
        <w:tc>
          <w:tcPr>
            <w:tcW w:w="1231" w:type="dxa"/>
          </w:tcPr>
          <w:p w14:paraId="62CDAD28" w14:textId="01F16D58" w:rsidR="004B0A1E" w:rsidRDefault="00576D6B">
            <w:r w:rsidRPr="00576D6B">
              <w:t>0.029</w:t>
            </w:r>
          </w:p>
        </w:tc>
        <w:tc>
          <w:tcPr>
            <w:tcW w:w="1558" w:type="dxa"/>
          </w:tcPr>
          <w:p w14:paraId="0778CAA0" w14:textId="51CF1AA8" w:rsidR="004B0A1E" w:rsidRDefault="00576D6B">
            <w:r w:rsidRPr="00576D6B">
              <w:t>-0.173</w:t>
            </w:r>
          </w:p>
        </w:tc>
        <w:tc>
          <w:tcPr>
            <w:tcW w:w="1558" w:type="dxa"/>
          </w:tcPr>
          <w:p w14:paraId="40020F9A" w14:textId="0A424514" w:rsidR="004B0A1E" w:rsidRDefault="00576D6B">
            <w:r w:rsidRPr="00576D6B">
              <w:t>0.299</w:t>
            </w:r>
          </w:p>
        </w:tc>
        <w:tc>
          <w:tcPr>
            <w:tcW w:w="1559" w:type="dxa"/>
          </w:tcPr>
          <w:p w14:paraId="2A1D589E" w14:textId="3051D96B" w:rsidR="004B0A1E" w:rsidRDefault="00576D6B">
            <w:r w:rsidRPr="00576D6B">
              <w:t>-3.91</w:t>
            </w:r>
            <w:r>
              <w:t>2</w:t>
            </w:r>
          </w:p>
        </w:tc>
        <w:tc>
          <w:tcPr>
            <w:tcW w:w="1559" w:type="dxa"/>
          </w:tcPr>
          <w:p w14:paraId="42DD7ECA" w14:textId="421201EB" w:rsidR="004B0A1E" w:rsidRDefault="00576D6B">
            <w:r w:rsidRPr="00576D6B">
              <w:t>3.85</w:t>
            </w:r>
            <w:r>
              <w:t>9</w:t>
            </w:r>
          </w:p>
        </w:tc>
      </w:tr>
    </w:tbl>
    <w:p w14:paraId="05D297D4" w14:textId="77777777" w:rsidR="004B0A1E" w:rsidRDefault="004B0A1E"/>
    <w:tbl>
      <w:tblPr>
        <w:tblStyle w:val="TableGrid"/>
        <w:tblW w:w="9350" w:type="dxa"/>
        <w:tblLook w:val="04A0" w:firstRow="1" w:lastRow="0" w:firstColumn="1" w:lastColumn="0" w:noHBand="0" w:noVBand="1"/>
      </w:tblPr>
      <w:tblGrid>
        <w:gridCol w:w="1975"/>
        <w:gridCol w:w="1434"/>
        <w:gridCol w:w="1516"/>
        <w:gridCol w:w="2324"/>
        <w:gridCol w:w="2101"/>
      </w:tblGrid>
      <w:tr w:rsidR="004B0A1E" w14:paraId="0A44F688" w14:textId="1CBA069D" w:rsidTr="004B0A1E">
        <w:tc>
          <w:tcPr>
            <w:tcW w:w="1975" w:type="dxa"/>
          </w:tcPr>
          <w:p w14:paraId="2187B61E" w14:textId="409AC321" w:rsidR="004B0A1E" w:rsidRDefault="004B0A1E" w:rsidP="004B0A1E">
            <w:r>
              <w:t>Species</w:t>
            </w:r>
          </w:p>
        </w:tc>
        <w:tc>
          <w:tcPr>
            <w:tcW w:w="1434" w:type="dxa"/>
          </w:tcPr>
          <w:p w14:paraId="196B8C37" w14:textId="38F243EB" w:rsidR="004B0A1E" w:rsidRDefault="004B0A1E" w:rsidP="004B0A1E">
            <w:r>
              <w:t>Treatment</w:t>
            </w:r>
          </w:p>
        </w:tc>
        <w:tc>
          <w:tcPr>
            <w:tcW w:w="1516" w:type="dxa"/>
          </w:tcPr>
          <w:p w14:paraId="4DEEE0CA" w14:textId="0DBE51A6" w:rsidR="004B0A1E" w:rsidRDefault="004B0A1E" w:rsidP="004B0A1E">
            <w:r>
              <w:t>Tajima’s D</w:t>
            </w:r>
          </w:p>
        </w:tc>
        <w:tc>
          <w:tcPr>
            <w:tcW w:w="2324" w:type="dxa"/>
          </w:tcPr>
          <w:p w14:paraId="603271CF" w14:textId="17C81435" w:rsidR="004B0A1E" w:rsidRDefault="004B0A1E" w:rsidP="004B0A1E">
            <w:r>
              <w:t>Watterson’s Theta</w:t>
            </w:r>
          </w:p>
        </w:tc>
        <w:tc>
          <w:tcPr>
            <w:tcW w:w="2101" w:type="dxa"/>
          </w:tcPr>
          <w:p w14:paraId="279C636B" w14:textId="09E6C05F" w:rsidR="00576D6B" w:rsidRDefault="004B0A1E" w:rsidP="004B0A1E">
            <w:r>
              <w:t>pi</w:t>
            </w:r>
            <w:r w:rsidR="00576D6B">
              <w:t xml:space="preserve"> (</w:t>
            </w:r>
            <w:proofErr w:type="spellStart"/>
            <w:r w:rsidR="00576D6B">
              <w:t>tP</w:t>
            </w:r>
            <w:proofErr w:type="spellEnd"/>
            <w:r w:rsidR="00576D6B">
              <w:t>)</w:t>
            </w:r>
          </w:p>
        </w:tc>
      </w:tr>
      <w:tr w:rsidR="004B0A1E" w14:paraId="53C6D085" w14:textId="359EC40F" w:rsidTr="004B0A1E">
        <w:tc>
          <w:tcPr>
            <w:tcW w:w="1975" w:type="dxa"/>
          </w:tcPr>
          <w:p w14:paraId="511631FB" w14:textId="0C3C932C" w:rsidR="004B0A1E" w:rsidRDefault="004B0A1E" w:rsidP="004B0A1E">
            <w:r>
              <w:t>Vegetarian finch</w:t>
            </w:r>
          </w:p>
        </w:tc>
        <w:tc>
          <w:tcPr>
            <w:tcW w:w="1434" w:type="dxa"/>
          </w:tcPr>
          <w:p w14:paraId="12B27B34" w14:textId="4E17697E" w:rsidR="004B0A1E" w:rsidRDefault="004B0A1E" w:rsidP="004B0A1E">
            <w:r>
              <w:t>Pre</w:t>
            </w:r>
          </w:p>
        </w:tc>
        <w:tc>
          <w:tcPr>
            <w:tcW w:w="1516" w:type="dxa"/>
          </w:tcPr>
          <w:p w14:paraId="642D2B6B" w14:textId="02251976" w:rsidR="004B0A1E" w:rsidRDefault="004B0A1E" w:rsidP="004B0A1E">
            <w:r w:rsidRPr="004B0A1E">
              <w:t>0.67</w:t>
            </w:r>
            <w:r>
              <w:t>8</w:t>
            </w:r>
          </w:p>
        </w:tc>
        <w:tc>
          <w:tcPr>
            <w:tcW w:w="2324" w:type="dxa"/>
          </w:tcPr>
          <w:p w14:paraId="33E7842F" w14:textId="6D923D1F" w:rsidR="004B0A1E" w:rsidRDefault="004B0A1E" w:rsidP="004B0A1E">
            <w:r w:rsidRPr="004B0A1E">
              <w:t>0.093</w:t>
            </w:r>
          </w:p>
        </w:tc>
        <w:tc>
          <w:tcPr>
            <w:tcW w:w="2101" w:type="dxa"/>
          </w:tcPr>
          <w:p w14:paraId="26D4322B" w14:textId="12F7C882" w:rsidR="004B0A1E" w:rsidRPr="004B0A1E" w:rsidRDefault="004B0A1E" w:rsidP="004B0A1E">
            <w:r w:rsidRPr="004B0A1E">
              <w:t>0.105</w:t>
            </w:r>
          </w:p>
        </w:tc>
      </w:tr>
      <w:tr w:rsidR="004B0A1E" w14:paraId="22D35269" w14:textId="3595505F" w:rsidTr="004B0A1E">
        <w:tc>
          <w:tcPr>
            <w:tcW w:w="1975" w:type="dxa"/>
          </w:tcPr>
          <w:p w14:paraId="15952CA1" w14:textId="0F41AC87" w:rsidR="004B0A1E" w:rsidRDefault="004B0A1E" w:rsidP="004B0A1E"/>
        </w:tc>
        <w:tc>
          <w:tcPr>
            <w:tcW w:w="1434" w:type="dxa"/>
          </w:tcPr>
          <w:p w14:paraId="0D3A692B" w14:textId="52F47514" w:rsidR="004B0A1E" w:rsidRDefault="004B0A1E" w:rsidP="004B0A1E">
            <w:r>
              <w:t>Post</w:t>
            </w:r>
          </w:p>
        </w:tc>
        <w:tc>
          <w:tcPr>
            <w:tcW w:w="1516" w:type="dxa"/>
          </w:tcPr>
          <w:p w14:paraId="14E14AD9" w14:textId="169E2EF4" w:rsidR="004B0A1E" w:rsidRDefault="004B0A1E" w:rsidP="004B0A1E">
            <w:r w:rsidRPr="004B0A1E">
              <w:t>1.016</w:t>
            </w:r>
          </w:p>
        </w:tc>
        <w:tc>
          <w:tcPr>
            <w:tcW w:w="2324" w:type="dxa"/>
          </w:tcPr>
          <w:p w14:paraId="22013176" w14:textId="1B12B757" w:rsidR="004B0A1E" w:rsidRDefault="004B0A1E" w:rsidP="004B0A1E">
            <w:r w:rsidRPr="004B0A1E">
              <w:t>0.08</w:t>
            </w:r>
            <w:r>
              <w:t>5</w:t>
            </w:r>
          </w:p>
        </w:tc>
        <w:tc>
          <w:tcPr>
            <w:tcW w:w="2101" w:type="dxa"/>
          </w:tcPr>
          <w:p w14:paraId="3C39218E" w14:textId="13496F21" w:rsidR="004B0A1E" w:rsidRDefault="004B0A1E" w:rsidP="004B0A1E">
            <w:r w:rsidRPr="004B0A1E">
              <w:t>0.104</w:t>
            </w:r>
          </w:p>
        </w:tc>
      </w:tr>
      <w:tr w:rsidR="004B0A1E" w14:paraId="7BD4163A" w14:textId="76C924A4" w:rsidTr="004B0A1E">
        <w:tc>
          <w:tcPr>
            <w:tcW w:w="1975" w:type="dxa"/>
          </w:tcPr>
          <w:p w14:paraId="5A235E80" w14:textId="2229355C" w:rsidR="004B0A1E" w:rsidRDefault="004B0A1E" w:rsidP="004B0A1E">
            <w:r>
              <w:t>M. ground finch</w:t>
            </w:r>
          </w:p>
        </w:tc>
        <w:tc>
          <w:tcPr>
            <w:tcW w:w="1434" w:type="dxa"/>
          </w:tcPr>
          <w:p w14:paraId="200D581E" w14:textId="02808577" w:rsidR="004B0A1E" w:rsidRDefault="004B0A1E" w:rsidP="004B0A1E">
            <w:r>
              <w:t>Pre</w:t>
            </w:r>
          </w:p>
        </w:tc>
        <w:tc>
          <w:tcPr>
            <w:tcW w:w="1516" w:type="dxa"/>
          </w:tcPr>
          <w:p w14:paraId="3AFA45CC" w14:textId="3D130199" w:rsidR="004B0A1E" w:rsidRDefault="00576D6B" w:rsidP="004B0A1E">
            <w:r w:rsidRPr="00576D6B">
              <w:t>1.06</w:t>
            </w:r>
            <w:r>
              <w:t>2</w:t>
            </w:r>
          </w:p>
        </w:tc>
        <w:tc>
          <w:tcPr>
            <w:tcW w:w="2324" w:type="dxa"/>
          </w:tcPr>
          <w:p w14:paraId="2E548737" w14:textId="355ECDB1" w:rsidR="004B0A1E" w:rsidRDefault="00576D6B" w:rsidP="004B0A1E">
            <w:r w:rsidRPr="00576D6B">
              <w:t>0.19</w:t>
            </w:r>
            <w:r>
              <w:t>5</w:t>
            </w:r>
          </w:p>
        </w:tc>
        <w:tc>
          <w:tcPr>
            <w:tcW w:w="2101" w:type="dxa"/>
          </w:tcPr>
          <w:p w14:paraId="1D8FA28A" w14:textId="1CD9A439" w:rsidR="004B0A1E" w:rsidRDefault="00576D6B" w:rsidP="004B0A1E">
            <w:r w:rsidRPr="00576D6B">
              <w:t>0.24</w:t>
            </w:r>
            <w:r>
              <w:t>5</w:t>
            </w:r>
          </w:p>
        </w:tc>
      </w:tr>
      <w:tr w:rsidR="004B0A1E" w14:paraId="08C6B7F0" w14:textId="2A5B3E75" w:rsidTr="004B0A1E">
        <w:tc>
          <w:tcPr>
            <w:tcW w:w="1975" w:type="dxa"/>
          </w:tcPr>
          <w:p w14:paraId="3C25C51F" w14:textId="77777777" w:rsidR="004B0A1E" w:rsidRDefault="004B0A1E" w:rsidP="004B0A1E"/>
        </w:tc>
        <w:tc>
          <w:tcPr>
            <w:tcW w:w="1434" w:type="dxa"/>
          </w:tcPr>
          <w:p w14:paraId="1265B9B1" w14:textId="25497250" w:rsidR="004B0A1E" w:rsidRDefault="004B0A1E" w:rsidP="004B0A1E">
            <w:r>
              <w:t>Post</w:t>
            </w:r>
          </w:p>
        </w:tc>
        <w:tc>
          <w:tcPr>
            <w:tcW w:w="1516" w:type="dxa"/>
          </w:tcPr>
          <w:p w14:paraId="63917046" w14:textId="7398026B" w:rsidR="004B0A1E" w:rsidRDefault="00576D6B" w:rsidP="004B0A1E">
            <w:r w:rsidRPr="00576D6B">
              <w:t>0.88</w:t>
            </w:r>
            <w:r>
              <w:t>6</w:t>
            </w:r>
          </w:p>
        </w:tc>
        <w:tc>
          <w:tcPr>
            <w:tcW w:w="2324" w:type="dxa"/>
          </w:tcPr>
          <w:p w14:paraId="5D8D1760" w14:textId="4AABB7C6" w:rsidR="004B0A1E" w:rsidRDefault="00576D6B" w:rsidP="004B0A1E">
            <w:r w:rsidRPr="00576D6B">
              <w:t>0.205</w:t>
            </w:r>
          </w:p>
        </w:tc>
        <w:tc>
          <w:tcPr>
            <w:tcW w:w="2101" w:type="dxa"/>
          </w:tcPr>
          <w:p w14:paraId="0977DC6F" w14:textId="09B5645C" w:rsidR="004B0A1E" w:rsidRDefault="00576D6B" w:rsidP="004B0A1E">
            <w:r w:rsidRPr="00576D6B">
              <w:t>0.247</w:t>
            </w:r>
          </w:p>
        </w:tc>
      </w:tr>
      <w:tr w:rsidR="004B0A1E" w14:paraId="4E0A8CC5" w14:textId="56503E34" w:rsidTr="004B0A1E">
        <w:tc>
          <w:tcPr>
            <w:tcW w:w="1975" w:type="dxa"/>
          </w:tcPr>
          <w:p w14:paraId="1FBD8E5D" w14:textId="3B10E9DA" w:rsidR="004B0A1E" w:rsidRDefault="004B0A1E" w:rsidP="004B0A1E">
            <w:r>
              <w:t>S. tree finch</w:t>
            </w:r>
          </w:p>
        </w:tc>
        <w:tc>
          <w:tcPr>
            <w:tcW w:w="1434" w:type="dxa"/>
          </w:tcPr>
          <w:p w14:paraId="4A8B218B" w14:textId="06C00E31" w:rsidR="004B0A1E" w:rsidRDefault="004B0A1E" w:rsidP="004B0A1E">
            <w:r>
              <w:t>Pre</w:t>
            </w:r>
          </w:p>
        </w:tc>
        <w:tc>
          <w:tcPr>
            <w:tcW w:w="1516" w:type="dxa"/>
          </w:tcPr>
          <w:p w14:paraId="5692A38B" w14:textId="06DD3D0C" w:rsidR="004B0A1E" w:rsidRDefault="00576D6B" w:rsidP="004B0A1E">
            <w:r w:rsidRPr="00576D6B">
              <w:t>0.512</w:t>
            </w:r>
          </w:p>
        </w:tc>
        <w:tc>
          <w:tcPr>
            <w:tcW w:w="2324" w:type="dxa"/>
          </w:tcPr>
          <w:p w14:paraId="5298E15D" w14:textId="68852013" w:rsidR="004B0A1E" w:rsidRDefault="00576D6B" w:rsidP="004B0A1E">
            <w:r w:rsidRPr="00576D6B">
              <w:t>0.158</w:t>
            </w:r>
          </w:p>
        </w:tc>
        <w:tc>
          <w:tcPr>
            <w:tcW w:w="2101" w:type="dxa"/>
          </w:tcPr>
          <w:p w14:paraId="5F6F2D5A" w14:textId="168E57FD" w:rsidR="004B0A1E" w:rsidRDefault="00576D6B" w:rsidP="004B0A1E">
            <w:r w:rsidRPr="00576D6B">
              <w:t>0.1</w:t>
            </w:r>
            <w:r>
              <w:t>80</w:t>
            </w:r>
          </w:p>
        </w:tc>
      </w:tr>
      <w:tr w:rsidR="004B0A1E" w14:paraId="569B9394" w14:textId="472BB514" w:rsidTr="004B0A1E">
        <w:tc>
          <w:tcPr>
            <w:tcW w:w="1975" w:type="dxa"/>
          </w:tcPr>
          <w:p w14:paraId="37A650C1" w14:textId="77777777" w:rsidR="004B0A1E" w:rsidRDefault="004B0A1E" w:rsidP="004B0A1E"/>
        </w:tc>
        <w:tc>
          <w:tcPr>
            <w:tcW w:w="1434" w:type="dxa"/>
          </w:tcPr>
          <w:p w14:paraId="05C72F32" w14:textId="2F1ECAB6" w:rsidR="004B0A1E" w:rsidRDefault="004B0A1E" w:rsidP="004B0A1E">
            <w:r>
              <w:t>Post</w:t>
            </w:r>
          </w:p>
        </w:tc>
        <w:tc>
          <w:tcPr>
            <w:tcW w:w="1516" w:type="dxa"/>
          </w:tcPr>
          <w:p w14:paraId="456A4B88" w14:textId="4FB23096" w:rsidR="004B0A1E" w:rsidRDefault="00576D6B" w:rsidP="004B0A1E">
            <w:r w:rsidRPr="00576D6B">
              <w:t>0.340</w:t>
            </w:r>
          </w:p>
        </w:tc>
        <w:tc>
          <w:tcPr>
            <w:tcW w:w="2324" w:type="dxa"/>
          </w:tcPr>
          <w:p w14:paraId="19E08D5B" w14:textId="6EC67CE4" w:rsidR="004B0A1E" w:rsidRDefault="00576D6B" w:rsidP="004B0A1E">
            <w:r w:rsidRPr="00576D6B">
              <w:t>0.166</w:t>
            </w:r>
          </w:p>
        </w:tc>
        <w:tc>
          <w:tcPr>
            <w:tcW w:w="2101" w:type="dxa"/>
          </w:tcPr>
          <w:p w14:paraId="72CEA2DE" w14:textId="647EC7DE" w:rsidR="004B0A1E" w:rsidRDefault="00576D6B" w:rsidP="004B0A1E">
            <w:r w:rsidRPr="00576D6B">
              <w:t>0.1</w:t>
            </w:r>
            <w:r>
              <w:t>80</w:t>
            </w:r>
          </w:p>
        </w:tc>
      </w:tr>
    </w:tbl>
    <w:p w14:paraId="6F58BEFF" w14:textId="4B0E7CB2" w:rsidR="007147EF" w:rsidRDefault="007147EF">
      <w:r>
        <w:br w:type="page"/>
      </w:r>
    </w:p>
    <w:p w14:paraId="7697B6CC" w14:textId="57997B77" w:rsidR="009C6E05" w:rsidRPr="009C6E05" w:rsidRDefault="007147EF" w:rsidP="00F83160">
      <w:pPr>
        <w:rPr>
          <w:b/>
          <w:bCs/>
          <w:sz w:val="32"/>
          <w:szCs w:val="32"/>
          <w:u w:val="single"/>
        </w:rPr>
      </w:pPr>
      <w:r w:rsidRPr="009C6E05">
        <w:rPr>
          <w:b/>
          <w:bCs/>
          <w:sz w:val="32"/>
          <w:szCs w:val="32"/>
          <w:u w:val="single"/>
        </w:rPr>
        <w:lastRenderedPageBreak/>
        <w:t xml:space="preserve">Selection Analyses </w:t>
      </w:r>
    </w:p>
    <w:p w14:paraId="4C3933B9" w14:textId="2C10D560" w:rsidR="009C6E05" w:rsidRDefault="007147EF" w:rsidP="00F83160">
      <w:pPr>
        <w:rPr>
          <w:b/>
          <w:bCs/>
          <w:u w:val="single"/>
        </w:rPr>
      </w:pPr>
      <w:r w:rsidRPr="009C6E05">
        <w:rPr>
          <w:b/>
          <w:bCs/>
          <w:u w:val="single"/>
        </w:rPr>
        <w:t>Composite Statistic</w:t>
      </w:r>
      <w:r w:rsidR="009C6E05">
        <w:rPr>
          <w:b/>
          <w:bCs/>
          <w:u w:val="single"/>
        </w:rPr>
        <w:t xml:space="preserve"> – validation plots</w:t>
      </w:r>
    </w:p>
    <w:p w14:paraId="0869CD7A" w14:textId="0AE4FCB3" w:rsidR="009C6E05" w:rsidRPr="009C6E05" w:rsidRDefault="009C6E05" w:rsidP="00F83160">
      <w:pPr>
        <w:rPr>
          <w:u w:val="single"/>
        </w:rPr>
      </w:pPr>
      <w:r w:rsidRPr="009C6E05">
        <w:rPr>
          <w:u w:val="single"/>
        </w:rPr>
        <w:t xml:space="preserve">Vegetarian </w:t>
      </w:r>
      <w:r>
        <w:rPr>
          <w:u w:val="single"/>
        </w:rPr>
        <w:t>f</w:t>
      </w:r>
      <w:r w:rsidRPr="009C6E05">
        <w:rPr>
          <w:u w:val="single"/>
        </w:rPr>
        <w:t>inch</w:t>
      </w:r>
    </w:p>
    <w:p w14:paraId="6F92D0FA" w14:textId="452DC84B" w:rsidR="009C6E05" w:rsidRDefault="009C6E05" w:rsidP="00F83160">
      <w:pPr>
        <w:rPr>
          <w:b/>
          <w:bCs/>
          <w:u w:val="single"/>
        </w:rPr>
      </w:pPr>
      <w:r>
        <w:rPr>
          <w:noProof/>
        </w:rPr>
        <w:drawing>
          <wp:inline distT="0" distB="0" distL="0" distR="0" wp14:anchorId="28C278D7" wp14:editId="29702806">
            <wp:extent cx="2568271" cy="1926204"/>
            <wp:effectExtent l="0" t="0" r="0" b="4445"/>
            <wp:docPr id="4698423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842342" name="Picture 469842342"/>
                    <pic:cNvPicPr/>
                  </pic:nvPicPr>
                  <pic:blipFill>
                    <a:blip r:embed="rId5"/>
                    <a:stretch>
                      <a:fillRect/>
                    </a:stretch>
                  </pic:blipFill>
                  <pic:spPr>
                    <a:xfrm>
                      <a:off x="0" y="0"/>
                      <a:ext cx="2569827" cy="1927371"/>
                    </a:xfrm>
                    <a:prstGeom prst="rect">
                      <a:avLst/>
                    </a:prstGeom>
                  </pic:spPr>
                </pic:pic>
              </a:graphicData>
            </a:graphic>
          </wp:inline>
        </w:drawing>
      </w:r>
    </w:p>
    <w:p w14:paraId="3F7FE077" w14:textId="1F7794B0" w:rsidR="009C6E05" w:rsidRPr="009C6E05" w:rsidRDefault="009C6E05" w:rsidP="00F83160">
      <w:pPr>
        <w:rPr>
          <w:u w:val="single"/>
        </w:rPr>
      </w:pPr>
      <w:r w:rsidRPr="009C6E05">
        <w:rPr>
          <w:u w:val="single"/>
        </w:rPr>
        <w:t>Medium ground finch</w:t>
      </w:r>
    </w:p>
    <w:p w14:paraId="7DE442F6" w14:textId="77777777" w:rsidR="009C6E05" w:rsidRDefault="009C6E05">
      <w:r>
        <w:rPr>
          <w:noProof/>
        </w:rPr>
        <w:drawing>
          <wp:inline distT="0" distB="0" distL="0" distR="0" wp14:anchorId="2421F85D" wp14:editId="7224AED7">
            <wp:extent cx="2838450" cy="2128838"/>
            <wp:effectExtent l="0" t="0" r="0" b="5080"/>
            <wp:docPr id="10888206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20655" name="Picture 1088820655"/>
                    <pic:cNvPicPr/>
                  </pic:nvPicPr>
                  <pic:blipFill>
                    <a:blip r:embed="rId6"/>
                    <a:stretch>
                      <a:fillRect/>
                    </a:stretch>
                  </pic:blipFill>
                  <pic:spPr>
                    <a:xfrm>
                      <a:off x="0" y="0"/>
                      <a:ext cx="2841745" cy="2131309"/>
                    </a:xfrm>
                    <a:prstGeom prst="rect">
                      <a:avLst/>
                    </a:prstGeom>
                  </pic:spPr>
                </pic:pic>
              </a:graphicData>
            </a:graphic>
          </wp:inline>
        </w:drawing>
      </w:r>
    </w:p>
    <w:p w14:paraId="2A1F9500" w14:textId="77777777" w:rsidR="009C6E05" w:rsidRPr="009C6E05" w:rsidRDefault="009C6E05">
      <w:pPr>
        <w:rPr>
          <w:u w:val="single"/>
        </w:rPr>
      </w:pPr>
      <w:r w:rsidRPr="009C6E05">
        <w:rPr>
          <w:u w:val="single"/>
        </w:rPr>
        <w:t>Small tree finch</w:t>
      </w:r>
    </w:p>
    <w:p w14:paraId="45364CB9" w14:textId="18A3DDEB" w:rsidR="009C6E05" w:rsidRDefault="009C6E05">
      <w:r>
        <w:rPr>
          <w:noProof/>
        </w:rPr>
        <w:drawing>
          <wp:inline distT="0" distB="0" distL="0" distR="0" wp14:anchorId="61854DB2" wp14:editId="17D3759B">
            <wp:extent cx="2838616" cy="2128962"/>
            <wp:effectExtent l="0" t="0" r="0" b="5080"/>
            <wp:docPr id="4468016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801641" name="Picture 446801641"/>
                    <pic:cNvPicPr/>
                  </pic:nvPicPr>
                  <pic:blipFill>
                    <a:blip r:embed="rId7"/>
                    <a:stretch>
                      <a:fillRect/>
                    </a:stretch>
                  </pic:blipFill>
                  <pic:spPr>
                    <a:xfrm>
                      <a:off x="0" y="0"/>
                      <a:ext cx="2839419" cy="2129564"/>
                    </a:xfrm>
                    <a:prstGeom prst="rect">
                      <a:avLst/>
                    </a:prstGeom>
                  </pic:spPr>
                </pic:pic>
              </a:graphicData>
            </a:graphic>
          </wp:inline>
        </w:drawing>
      </w:r>
      <w:r>
        <w:br w:type="page"/>
      </w:r>
    </w:p>
    <w:p w14:paraId="7C0BB925" w14:textId="4F70FD2D" w:rsidR="007147EF" w:rsidRPr="009C6E05" w:rsidRDefault="009C6E05" w:rsidP="00F83160">
      <w:pPr>
        <w:rPr>
          <w:b/>
          <w:bCs/>
          <w:u w:val="single"/>
        </w:rPr>
      </w:pPr>
      <w:r w:rsidRPr="009C6E05">
        <w:rPr>
          <w:b/>
          <w:bCs/>
          <w:u w:val="single"/>
        </w:rPr>
        <w:lastRenderedPageBreak/>
        <w:t>Manhattan plots</w:t>
      </w:r>
    </w:p>
    <w:p w14:paraId="4DBCA957" w14:textId="13CC0F95" w:rsidR="007147EF" w:rsidRDefault="007147EF" w:rsidP="00F83160">
      <w:r>
        <w:rPr>
          <w:noProof/>
        </w:rPr>
        <w:drawing>
          <wp:inline distT="0" distB="0" distL="0" distR="0" wp14:anchorId="0F60786F" wp14:editId="327A702D">
            <wp:extent cx="5943600" cy="5436235"/>
            <wp:effectExtent l="0" t="0" r="0" b="0"/>
            <wp:docPr id="1332895804" name="Picture 2"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895804" name="Picture 2" descr="A screen shot of a chart&#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5436235"/>
                    </a:xfrm>
                    <a:prstGeom prst="rect">
                      <a:avLst/>
                    </a:prstGeom>
                  </pic:spPr>
                </pic:pic>
              </a:graphicData>
            </a:graphic>
          </wp:inline>
        </w:drawing>
      </w:r>
    </w:p>
    <w:p w14:paraId="167E7882" w14:textId="0761E512" w:rsidR="007147EF" w:rsidRDefault="007147EF">
      <w:r>
        <w:br w:type="page"/>
      </w:r>
    </w:p>
    <w:p w14:paraId="42C4D27E" w14:textId="0B92BAC5" w:rsidR="007147EF" w:rsidRDefault="007147EF" w:rsidP="00F83160">
      <w:r>
        <w:rPr>
          <w:noProof/>
        </w:rPr>
        <w:lastRenderedPageBreak/>
        <w:drawing>
          <wp:inline distT="0" distB="0" distL="0" distR="0" wp14:anchorId="620CED0E" wp14:editId="16FE3D18">
            <wp:extent cx="5943600" cy="4586605"/>
            <wp:effectExtent l="0" t="0" r="0" b="0"/>
            <wp:docPr id="1690857500" name="Picture 3" descr="A graph of a number of red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7500" name="Picture 3" descr="A graph of a number of red and black line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4586605"/>
                    </a:xfrm>
                    <a:prstGeom prst="rect">
                      <a:avLst/>
                    </a:prstGeom>
                  </pic:spPr>
                </pic:pic>
              </a:graphicData>
            </a:graphic>
          </wp:inline>
        </w:drawing>
      </w:r>
    </w:p>
    <w:p w14:paraId="1713D7C8" w14:textId="77777777" w:rsidR="007147EF" w:rsidRDefault="007147EF">
      <w:r>
        <w:br w:type="page"/>
      </w:r>
    </w:p>
    <w:p w14:paraId="1D4F7045" w14:textId="51B1B389" w:rsidR="007147EF" w:rsidRDefault="007147EF" w:rsidP="00F83160">
      <w:r>
        <w:rPr>
          <w:noProof/>
        </w:rPr>
        <w:lastRenderedPageBreak/>
        <w:drawing>
          <wp:inline distT="0" distB="0" distL="0" distR="0" wp14:anchorId="03AD9DF4" wp14:editId="40D3C375">
            <wp:extent cx="5943600" cy="5007610"/>
            <wp:effectExtent l="0" t="0" r="0" b="0"/>
            <wp:docPr id="296590606" name="Picture 4"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590606" name="Picture 4" descr="A graph of a diagram&#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943600" cy="5007610"/>
                    </a:xfrm>
                    <a:prstGeom prst="rect">
                      <a:avLst/>
                    </a:prstGeom>
                  </pic:spPr>
                </pic:pic>
              </a:graphicData>
            </a:graphic>
          </wp:inline>
        </w:drawing>
      </w:r>
    </w:p>
    <w:p w14:paraId="294171D4" w14:textId="77777777" w:rsidR="007147EF" w:rsidRDefault="007147EF">
      <w:r>
        <w:br w:type="page"/>
      </w:r>
    </w:p>
    <w:p w14:paraId="6BACD127" w14:textId="77777777" w:rsidR="00152553" w:rsidRDefault="00152553" w:rsidP="00152553">
      <w:pPr>
        <w:rPr>
          <w:b/>
          <w:bCs/>
          <w:u w:val="single"/>
        </w:rPr>
      </w:pPr>
      <w:proofErr w:type="spellStart"/>
      <w:r>
        <w:rPr>
          <w:b/>
          <w:bCs/>
          <w:u w:val="single"/>
        </w:rPr>
        <w:lastRenderedPageBreak/>
        <w:t>RAiSD</w:t>
      </w:r>
      <w:proofErr w:type="spellEnd"/>
      <w:r w:rsidRPr="00152553">
        <w:rPr>
          <w:b/>
          <w:bCs/>
          <w:u w:val="single"/>
        </w:rPr>
        <w:t xml:space="preserve"> </w:t>
      </w:r>
      <w:r>
        <w:rPr>
          <w:b/>
          <w:bCs/>
          <w:u w:val="single"/>
        </w:rPr>
        <w:t>Results</w:t>
      </w:r>
    </w:p>
    <w:p w14:paraId="4BE9CBE1" w14:textId="767EF42F" w:rsidR="00152553" w:rsidRPr="00152553" w:rsidRDefault="00152553" w:rsidP="00152553">
      <w:r>
        <w:t>Vegetarian finch GO terms:</w:t>
      </w:r>
    </w:p>
    <w:p w14:paraId="0D792D02" w14:textId="08C0E8BA" w:rsidR="00152553" w:rsidRPr="00152553" w:rsidRDefault="00152553" w:rsidP="00152553">
      <w:pPr>
        <w:rPr>
          <w:b/>
          <w:bCs/>
          <w:u w:val="single"/>
        </w:rPr>
      </w:pPr>
      <w:r w:rsidRPr="00152553">
        <w:rPr>
          <w:b/>
          <w:bCs/>
          <w:noProof/>
        </w:rPr>
        <w:drawing>
          <wp:inline distT="0" distB="0" distL="0" distR="0" wp14:anchorId="7C42CB3D" wp14:editId="5A35010B">
            <wp:extent cx="2898321" cy="2898321"/>
            <wp:effectExtent l="0" t="0" r="0" b="0"/>
            <wp:docPr id="1835611926" name="Picture 1" descr="A diagram of a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11926" name="Picture 1" descr="A diagram of a cell structure&#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907723" cy="2907723"/>
                    </a:xfrm>
                    <a:prstGeom prst="rect">
                      <a:avLst/>
                    </a:prstGeom>
                  </pic:spPr>
                </pic:pic>
              </a:graphicData>
            </a:graphic>
          </wp:inline>
        </w:drawing>
      </w:r>
    </w:p>
    <w:p w14:paraId="067D5942" w14:textId="544A0DD9" w:rsidR="009756FE" w:rsidRDefault="00C815CC">
      <w:pPr>
        <w:rPr>
          <w:b/>
          <w:bCs/>
          <w:u w:val="single"/>
        </w:rPr>
      </w:pPr>
      <w:r>
        <w:rPr>
          <w:b/>
          <w:bCs/>
          <w:u w:val="single"/>
        </w:rPr>
        <w:t>GO terms:</w:t>
      </w:r>
    </w:p>
    <w:tbl>
      <w:tblPr>
        <w:tblStyle w:val="TableGrid"/>
        <w:tblW w:w="9355" w:type="dxa"/>
        <w:tblLook w:val="04A0" w:firstRow="1" w:lastRow="0" w:firstColumn="1" w:lastColumn="0" w:noHBand="0" w:noVBand="1"/>
      </w:tblPr>
      <w:tblGrid>
        <w:gridCol w:w="2425"/>
        <w:gridCol w:w="4320"/>
        <w:gridCol w:w="1530"/>
        <w:gridCol w:w="1080"/>
      </w:tblGrid>
      <w:tr w:rsidR="009756FE" w:rsidRPr="00B5166A" w14:paraId="10B696E7" w14:textId="77777777" w:rsidTr="00773A33">
        <w:trPr>
          <w:trHeight w:val="320"/>
        </w:trPr>
        <w:tc>
          <w:tcPr>
            <w:tcW w:w="2425" w:type="dxa"/>
            <w:noWrap/>
            <w:hideMark/>
          </w:tcPr>
          <w:p w14:paraId="1326E5C2" w14:textId="77777777" w:rsidR="009756FE" w:rsidRPr="005F7E62" w:rsidRDefault="009756FE" w:rsidP="00773A33">
            <w:pPr>
              <w:rPr>
                <w:b/>
                <w:bCs/>
                <w:noProof/>
              </w:rPr>
            </w:pPr>
            <w:r w:rsidRPr="005F7E62">
              <w:rPr>
                <w:b/>
                <w:bCs/>
                <w:noProof/>
              </w:rPr>
              <w:t>Species</w:t>
            </w:r>
          </w:p>
        </w:tc>
        <w:tc>
          <w:tcPr>
            <w:tcW w:w="4320" w:type="dxa"/>
            <w:noWrap/>
            <w:hideMark/>
          </w:tcPr>
          <w:p w14:paraId="56490005" w14:textId="77777777" w:rsidR="009756FE" w:rsidRPr="005F7E62" w:rsidRDefault="009756FE" w:rsidP="00773A33">
            <w:pPr>
              <w:rPr>
                <w:b/>
                <w:bCs/>
                <w:noProof/>
              </w:rPr>
            </w:pPr>
            <w:r w:rsidRPr="005F7E62">
              <w:rPr>
                <w:b/>
                <w:bCs/>
                <w:noProof/>
              </w:rPr>
              <w:t>PANTHER GO-Slim Biological Process</w:t>
            </w:r>
          </w:p>
        </w:tc>
        <w:tc>
          <w:tcPr>
            <w:tcW w:w="1530" w:type="dxa"/>
          </w:tcPr>
          <w:p w14:paraId="499290AA" w14:textId="77777777" w:rsidR="009756FE" w:rsidRPr="005F7E62" w:rsidRDefault="009756FE" w:rsidP="00773A33">
            <w:pPr>
              <w:rPr>
                <w:b/>
                <w:bCs/>
                <w:noProof/>
              </w:rPr>
            </w:pPr>
            <w:r w:rsidRPr="005F7E62">
              <w:rPr>
                <w:b/>
                <w:bCs/>
                <w:noProof/>
              </w:rPr>
              <w:t>GO Term</w:t>
            </w:r>
          </w:p>
        </w:tc>
        <w:tc>
          <w:tcPr>
            <w:tcW w:w="1080" w:type="dxa"/>
            <w:noWrap/>
            <w:hideMark/>
          </w:tcPr>
          <w:p w14:paraId="16C4A33A" w14:textId="77777777" w:rsidR="009756FE" w:rsidRPr="005F7E62" w:rsidRDefault="009756FE" w:rsidP="00773A33">
            <w:pPr>
              <w:rPr>
                <w:b/>
                <w:bCs/>
                <w:noProof/>
              </w:rPr>
            </w:pPr>
            <w:r w:rsidRPr="005F7E62">
              <w:rPr>
                <w:b/>
                <w:bCs/>
                <w:noProof/>
              </w:rPr>
              <w:t>q-value</w:t>
            </w:r>
          </w:p>
        </w:tc>
      </w:tr>
      <w:tr w:rsidR="009756FE" w:rsidRPr="00B5166A" w14:paraId="2D08916B" w14:textId="77777777" w:rsidTr="00773A33">
        <w:trPr>
          <w:trHeight w:val="320"/>
        </w:trPr>
        <w:tc>
          <w:tcPr>
            <w:tcW w:w="2425" w:type="dxa"/>
            <w:noWrap/>
            <w:vAlign w:val="bottom"/>
            <w:hideMark/>
          </w:tcPr>
          <w:p w14:paraId="47C7E38D" w14:textId="77777777" w:rsidR="009756FE" w:rsidRPr="00B5166A" w:rsidRDefault="009756FE" w:rsidP="00773A33">
            <w:pPr>
              <w:rPr>
                <w:noProof/>
              </w:rPr>
            </w:pPr>
            <w:r>
              <w:rPr>
                <w:color w:val="000000"/>
              </w:rPr>
              <w:t>Vegetarian finch</w:t>
            </w:r>
          </w:p>
        </w:tc>
        <w:tc>
          <w:tcPr>
            <w:tcW w:w="4320" w:type="dxa"/>
            <w:noWrap/>
            <w:vAlign w:val="bottom"/>
          </w:tcPr>
          <w:p w14:paraId="5A716493" w14:textId="62042B03" w:rsidR="009756FE" w:rsidRPr="00B5166A" w:rsidRDefault="009756FE" w:rsidP="00773A33">
            <w:pPr>
              <w:rPr>
                <w:noProof/>
              </w:rPr>
            </w:pPr>
            <w:r>
              <w:rPr>
                <w:noProof/>
              </w:rPr>
              <w:t>Platelet aggregation</w:t>
            </w:r>
          </w:p>
        </w:tc>
        <w:tc>
          <w:tcPr>
            <w:tcW w:w="1530" w:type="dxa"/>
            <w:vAlign w:val="bottom"/>
          </w:tcPr>
          <w:p w14:paraId="4B2C38C3" w14:textId="71BA23A4" w:rsidR="009756FE" w:rsidRPr="00B5166A" w:rsidRDefault="009756FE" w:rsidP="00773A33">
            <w:pPr>
              <w:rPr>
                <w:noProof/>
              </w:rPr>
            </w:pPr>
            <w:r w:rsidRPr="009756FE">
              <w:rPr>
                <w:noProof/>
              </w:rPr>
              <w:t>GO:0070527</w:t>
            </w:r>
          </w:p>
        </w:tc>
        <w:tc>
          <w:tcPr>
            <w:tcW w:w="1080" w:type="dxa"/>
            <w:noWrap/>
            <w:vAlign w:val="bottom"/>
          </w:tcPr>
          <w:p w14:paraId="7A8A771D" w14:textId="49AA4F20" w:rsidR="009756FE" w:rsidRPr="00B5166A" w:rsidRDefault="009756FE" w:rsidP="00773A33">
            <w:pPr>
              <w:rPr>
                <w:noProof/>
              </w:rPr>
            </w:pPr>
            <w:r>
              <w:rPr>
                <w:noProof/>
              </w:rPr>
              <w:t>&lt;0.001</w:t>
            </w:r>
          </w:p>
        </w:tc>
      </w:tr>
      <w:tr w:rsidR="009756FE" w:rsidRPr="00B5166A" w14:paraId="7DDF6CE0" w14:textId="77777777" w:rsidTr="00773A33">
        <w:trPr>
          <w:trHeight w:val="320"/>
        </w:trPr>
        <w:tc>
          <w:tcPr>
            <w:tcW w:w="2425" w:type="dxa"/>
            <w:noWrap/>
            <w:vAlign w:val="bottom"/>
          </w:tcPr>
          <w:p w14:paraId="3CBF6F57" w14:textId="77777777" w:rsidR="009756FE" w:rsidRDefault="009756FE" w:rsidP="00773A33">
            <w:pPr>
              <w:rPr>
                <w:color w:val="000000"/>
              </w:rPr>
            </w:pPr>
          </w:p>
        </w:tc>
        <w:tc>
          <w:tcPr>
            <w:tcW w:w="4320" w:type="dxa"/>
            <w:noWrap/>
            <w:vAlign w:val="bottom"/>
          </w:tcPr>
          <w:p w14:paraId="171F42A9" w14:textId="63F2B4A5" w:rsidR="009756FE" w:rsidRPr="00B5166A" w:rsidRDefault="009756FE" w:rsidP="00773A33">
            <w:pPr>
              <w:rPr>
                <w:color w:val="000000"/>
              </w:rPr>
            </w:pPr>
            <w:r>
              <w:rPr>
                <w:color w:val="000000"/>
              </w:rPr>
              <w:t>Platelet activation</w:t>
            </w:r>
          </w:p>
        </w:tc>
        <w:tc>
          <w:tcPr>
            <w:tcW w:w="1530" w:type="dxa"/>
            <w:vAlign w:val="bottom"/>
          </w:tcPr>
          <w:p w14:paraId="254D1002" w14:textId="1D1C03DB" w:rsidR="009756FE" w:rsidRPr="00B5166A" w:rsidRDefault="009756FE" w:rsidP="00773A33">
            <w:pPr>
              <w:rPr>
                <w:color w:val="000000"/>
              </w:rPr>
            </w:pPr>
            <w:r w:rsidRPr="009756FE">
              <w:rPr>
                <w:color w:val="000000"/>
              </w:rPr>
              <w:t>GO:0030168</w:t>
            </w:r>
          </w:p>
        </w:tc>
        <w:tc>
          <w:tcPr>
            <w:tcW w:w="1080" w:type="dxa"/>
            <w:noWrap/>
            <w:vAlign w:val="bottom"/>
          </w:tcPr>
          <w:p w14:paraId="186BE290" w14:textId="07E3FF1A" w:rsidR="009756FE" w:rsidRPr="00B5166A" w:rsidRDefault="009756FE" w:rsidP="00773A33">
            <w:pPr>
              <w:rPr>
                <w:color w:val="000000"/>
              </w:rPr>
            </w:pPr>
            <w:r>
              <w:rPr>
                <w:noProof/>
              </w:rPr>
              <w:t>&lt;0.001</w:t>
            </w:r>
          </w:p>
        </w:tc>
      </w:tr>
      <w:tr w:rsidR="009756FE" w:rsidRPr="00B5166A" w14:paraId="02438D77" w14:textId="77777777" w:rsidTr="009756FE">
        <w:trPr>
          <w:trHeight w:val="320"/>
        </w:trPr>
        <w:tc>
          <w:tcPr>
            <w:tcW w:w="2425" w:type="dxa"/>
            <w:noWrap/>
            <w:vAlign w:val="bottom"/>
          </w:tcPr>
          <w:p w14:paraId="7F60C0E9" w14:textId="77777777" w:rsidR="009756FE" w:rsidRPr="00B5166A" w:rsidRDefault="009756FE" w:rsidP="00773A33">
            <w:pPr>
              <w:rPr>
                <w:noProof/>
              </w:rPr>
            </w:pPr>
          </w:p>
        </w:tc>
        <w:tc>
          <w:tcPr>
            <w:tcW w:w="4320" w:type="dxa"/>
            <w:noWrap/>
            <w:vAlign w:val="bottom"/>
          </w:tcPr>
          <w:p w14:paraId="3DD5AE72" w14:textId="2880B70F" w:rsidR="009756FE" w:rsidRPr="00B5166A" w:rsidRDefault="009756FE" w:rsidP="00773A33">
            <w:pPr>
              <w:rPr>
                <w:noProof/>
              </w:rPr>
            </w:pPr>
            <w:r>
              <w:rPr>
                <w:noProof/>
              </w:rPr>
              <w:t>Cell activation</w:t>
            </w:r>
          </w:p>
        </w:tc>
        <w:tc>
          <w:tcPr>
            <w:tcW w:w="1530" w:type="dxa"/>
            <w:vAlign w:val="bottom"/>
          </w:tcPr>
          <w:p w14:paraId="4992125F" w14:textId="7141E8F2" w:rsidR="009756FE" w:rsidRPr="00B5166A" w:rsidRDefault="009756FE" w:rsidP="00773A33">
            <w:pPr>
              <w:rPr>
                <w:noProof/>
              </w:rPr>
            </w:pPr>
            <w:r w:rsidRPr="009756FE">
              <w:rPr>
                <w:noProof/>
              </w:rPr>
              <w:t>GO:0001775</w:t>
            </w:r>
          </w:p>
        </w:tc>
        <w:tc>
          <w:tcPr>
            <w:tcW w:w="1080" w:type="dxa"/>
            <w:noWrap/>
            <w:vAlign w:val="bottom"/>
          </w:tcPr>
          <w:p w14:paraId="03D7A0E1" w14:textId="2CA62310" w:rsidR="009756FE" w:rsidRPr="00B5166A" w:rsidRDefault="009756FE" w:rsidP="00773A33">
            <w:pPr>
              <w:rPr>
                <w:noProof/>
              </w:rPr>
            </w:pPr>
            <w:r>
              <w:rPr>
                <w:noProof/>
              </w:rPr>
              <w:t>&lt;0.001</w:t>
            </w:r>
          </w:p>
        </w:tc>
      </w:tr>
      <w:tr w:rsidR="009756FE" w:rsidRPr="00B5166A" w14:paraId="60EF0E8C" w14:textId="77777777" w:rsidTr="009756FE">
        <w:trPr>
          <w:trHeight w:val="320"/>
        </w:trPr>
        <w:tc>
          <w:tcPr>
            <w:tcW w:w="2425" w:type="dxa"/>
            <w:noWrap/>
            <w:vAlign w:val="bottom"/>
          </w:tcPr>
          <w:p w14:paraId="7496CAC5" w14:textId="77777777" w:rsidR="009756FE" w:rsidRPr="00B5166A" w:rsidRDefault="009756FE" w:rsidP="00773A33">
            <w:pPr>
              <w:rPr>
                <w:noProof/>
              </w:rPr>
            </w:pPr>
          </w:p>
        </w:tc>
        <w:tc>
          <w:tcPr>
            <w:tcW w:w="4320" w:type="dxa"/>
            <w:noWrap/>
            <w:vAlign w:val="bottom"/>
          </w:tcPr>
          <w:p w14:paraId="57EDDEC7" w14:textId="19586AF3" w:rsidR="009756FE" w:rsidRPr="00B5166A" w:rsidRDefault="009756FE" w:rsidP="00773A33">
            <w:pPr>
              <w:rPr>
                <w:noProof/>
              </w:rPr>
            </w:pPr>
            <w:r>
              <w:rPr>
                <w:noProof/>
              </w:rPr>
              <w:t>Blood coagulation</w:t>
            </w:r>
          </w:p>
        </w:tc>
        <w:tc>
          <w:tcPr>
            <w:tcW w:w="1530" w:type="dxa"/>
            <w:vAlign w:val="bottom"/>
          </w:tcPr>
          <w:p w14:paraId="5B8868C2" w14:textId="0E384D93" w:rsidR="009756FE" w:rsidRPr="00B5166A" w:rsidRDefault="009756FE" w:rsidP="00773A33">
            <w:pPr>
              <w:rPr>
                <w:noProof/>
              </w:rPr>
            </w:pPr>
            <w:r w:rsidRPr="009756FE">
              <w:rPr>
                <w:noProof/>
              </w:rPr>
              <w:t>GO:0007596</w:t>
            </w:r>
          </w:p>
        </w:tc>
        <w:tc>
          <w:tcPr>
            <w:tcW w:w="1080" w:type="dxa"/>
            <w:noWrap/>
            <w:vAlign w:val="bottom"/>
          </w:tcPr>
          <w:p w14:paraId="1B27CCF8" w14:textId="057D7FEA" w:rsidR="009756FE" w:rsidRPr="00B5166A" w:rsidRDefault="009756FE" w:rsidP="00773A33">
            <w:pPr>
              <w:rPr>
                <w:noProof/>
              </w:rPr>
            </w:pPr>
            <w:r>
              <w:rPr>
                <w:noProof/>
              </w:rPr>
              <w:t>&lt;0.001</w:t>
            </w:r>
          </w:p>
        </w:tc>
      </w:tr>
      <w:tr w:rsidR="009756FE" w:rsidRPr="00B5166A" w14:paraId="7CF566F8" w14:textId="77777777" w:rsidTr="009756FE">
        <w:trPr>
          <w:trHeight w:val="320"/>
        </w:trPr>
        <w:tc>
          <w:tcPr>
            <w:tcW w:w="2425" w:type="dxa"/>
            <w:noWrap/>
            <w:vAlign w:val="bottom"/>
          </w:tcPr>
          <w:p w14:paraId="4E0E0380" w14:textId="77777777" w:rsidR="009756FE" w:rsidRPr="00B5166A" w:rsidRDefault="009756FE" w:rsidP="00773A33">
            <w:pPr>
              <w:rPr>
                <w:noProof/>
              </w:rPr>
            </w:pPr>
          </w:p>
        </w:tc>
        <w:tc>
          <w:tcPr>
            <w:tcW w:w="4320" w:type="dxa"/>
            <w:noWrap/>
            <w:vAlign w:val="bottom"/>
          </w:tcPr>
          <w:p w14:paraId="0AA91BE5" w14:textId="1A0E5050" w:rsidR="009756FE" w:rsidRPr="00B5166A" w:rsidRDefault="009756FE" w:rsidP="00773A33">
            <w:pPr>
              <w:rPr>
                <w:noProof/>
              </w:rPr>
            </w:pPr>
            <w:r>
              <w:rPr>
                <w:noProof/>
              </w:rPr>
              <w:t>Hemostasis</w:t>
            </w:r>
          </w:p>
        </w:tc>
        <w:tc>
          <w:tcPr>
            <w:tcW w:w="1530" w:type="dxa"/>
            <w:vAlign w:val="bottom"/>
          </w:tcPr>
          <w:p w14:paraId="149FE43B" w14:textId="75819091" w:rsidR="009756FE" w:rsidRPr="00B5166A" w:rsidRDefault="009756FE" w:rsidP="00773A33">
            <w:pPr>
              <w:rPr>
                <w:noProof/>
              </w:rPr>
            </w:pPr>
            <w:r w:rsidRPr="009756FE">
              <w:rPr>
                <w:noProof/>
              </w:rPr>
              <w:t>GO:0007599</w:t>
            </w:r>
          </w:p>
        </w:tc>
        <w:tc>
          <w:tcPr>
            <w:tcW w:w="1080" w:type="dxa"/>
            <w:noWrap/>
            <w:vAlign w:val="bottom"/>
          </w:tcPr>
          <w:p w14:paraId="55035C36" w14:textId="498155DB" w:rsidR="009756FE" w:rsidRPr="00B5166A" w:rsidRDefault="009756FE" w:rsidP="00773A33">
            <w:pPr>
              <w:rPr>
                <w:noProof/>
              </w:rPr>
            </w:pPr>
            <w:r>
              <w:rPr>
                <w:noProof/>
              </w:rPr>
              <w:t>&lt;0.001</w:t>
            </w:r>
          </w:p>
        </w:tc>
      </w:tr>
      <w:tr w:rsidR="009756FE" w:rsidRPr="00B5166A" w14:paraId="53F95188" w14:textId="77777777" w:rsidTr="009756FE">
        <w:trPr>
          <w:trHeight w:val="320"/>
        </w:trPr>
        <w:tc>
          <w:tcPr>
            <w:tcW w:w="2425" w:type="dxa"/>
            <w:noWrap/>
            <w:vAlign w:val="bottom"/>
          </w:tcPr>
          <w:p w14:paraId="6D7C32C0" w14:textId="77777777" w:rsidR="009756FE" w:rsidRPr="00B5166A" w:rsidRDefault="009756FE" w:rsidP="00773A33">
            <w:pPr>
              <w:rPr>
                <w:noProof/>
              </w:rPr>
            </w:pPr>
          </w:p>
        </w:tc>
        <w:tc>
          <w:tcPr>
            <w:tcW w:w="4320" w:type="dxa"/>
            <w:noWrap/>
            <w:vAlign w:val="bottom"/>
          </w:tcPr>
          <w:p w14:paraId="50B3D6ED" w14:textId="37ED2B53" w:rsidR="009756FE" w:rsidRPr="00B5166A" w:rsidRDefault="009756FE" w:rsidP="00773A33">
            <w:pPr>
              <w:rPr>
                <w:noProof/>
              </w:rPr>
            </w:pPr>
            <w:r>
              <w:rPr>
                <w:noProof/>
              </w:rPr>
              <w:t>Regulation of body fluid levels</w:t>
            </w:r>
          </w:p>
        </w:tc>
        <w:tc>
          <w:tcPr>
            <w:tcW w:w="1530" w:type="dxa"/>
            <w:vAlign w:val="bottom"/>
          </w:tcPr>
          <w:p w14:paraId="1E492096" w14:textId="7FAECFBF" w:rsidR="009756FE" w:rsidRPr="00B5166A" w:rsidRDefault="009756FE" w:rsidP="00773A33">
            <w:pPr>
              <w:rPr>
                <w:noProof/>
              </w:rPr>
            </w:pPr>
            <w:r w:rsidRPr="009756FE">
              <w:rPr>
                <w:noProof/>
              </w:rPr>
              <w:t>GO:0050878</w:t>
            </w:r>
          </w:p>
        </w:tc>
        <w:tc>
          <w:tcPr>
            <w:tcW w:w="1080" w:type="dxa"/>
            <w:noWrap/>
            <w:vAlign w:val="bottom"/>
          </w:tcPr>
          <w:p w14:paraId="7673CFD7" w14:textId="68D26983" w:rsidR="009756FE" w:rsidRPr="00B5166A" w:rsidRDefault="009756FE" w:rsidP="00773A33">
            <w:pPr>
              <w:rPr>
                <w:noProof/>
              </w:rPr>
            </w:pPr>
            <w:r>
              <w:rPr>
                <w:noProof/>
              </w:rPr>
              <w:t>0.002</w:t>
            </w:r>
          </w:p>
        </w:tc>
      </w:tr>
      <w:tr w:rsidR="009756FE" w:rsidRPr="00B5166A" w14:paraId="01FB40B3" w14:textId="77777777" w:rsidTr="009756FE">
        <w:trPr>
          <w:trHeight w:val="320"/>
        </w:trPr>
        <w:tc>
          <w:tcPr>
            <w:tcW w:w="2425" w:type="dxa"/>
            <w:noWrap/>
            <w:vAlign w:val="bottom"/>
          </w:tcPr>
          <w:p w14:paraId="1EB9B3F0" w14:textId="77777777" w:rsidR="009756FE" w:rsidRPr="00B5166A" w:rsidRDefault="009756FE" w:rsidP="00773A33">
            <w:pPr>
              <w:rPr>
                <w:noProof/>
              </w:rPr>
            </w:pPr>
          </w:p>
        </w:tc>
        <w:tc>
          <w:tcPr>
            <w:tcW w:w="4320" w:type="dxa"/>
            <w:noWrap/>
            <w:vAlign w:val="bottom"/>
          </w:tcPr>
          <w:p w14:paraId="5538B662" w14:textId="39796564" w:rsidR="009756FE" w:rsidRPr="00B5166A" w:rsidRDefault="009756FE" w:rsidP="00773A33">
            <w:pPr>
              <w:rPr>
                <w:noProof/>
              </w:rPr>
            </w:pPr>
            <w:r>
              <w:rPr>
                <w:noProof/>
              </w:rPr>
              <w:t>Wound healing</w:t>
            </w:r>
          </w:p>
        </w:tc>
        <w:tc>
          <w:tcPr>
            <w:tcW w:w="1530" w:type="dxa"/>
            <w:vAlign w:val="bottom"/>
          </w:tcPr>
          <w:p w14:paraId="7BB9B047" w14:textId="5E744737" w:rsidR="009756FE" w:rsidRPr="00B5166A" w:rsidRDefault="009756FE" w:rsidP="00773A33">
            <w:pPr>
              <w:rPr>
                <w:noProof/>
              </w:rPr>
            </w:pPr>
            <w:r w:rsidRPr="009756FE">
              <w:rPr>
                <w:noProof/>
              </w:rPr>
              <w:t>GO:0042060</w:t>
            </w:r>
          </w:p>
        </w:tc>
        <w:tc>
          <w:tcPr>
            <w:tcW w:w="1080" w:type="dxa"/>
            <w:noWrap/>
            <w:vAlign w:val="bottom"/>
          </w:tcPr>
          <w:p w14:paraId="1DAC9C77" w14:textId="41719D2F" w:rsidR="009756FE" w:rsidRPr="00B5166A" w:rsidRDefault="009756FE" w:rsidP="00773A33">
            <w:pPr>
              <w:rPr>
                <w:noProof/>
              </w:rPr>
            </w:pPr>
            <w:r>
              <w:rPr>
                <w:noProof/>
              </w:rPr>
              <w:t>0.007</w:t>
            </w:r>
          </w:p>
        </w:tc>
      </w:tr>
      <w:tr w:rsidR="009756FE" w:rsidRPr="00B5166A" w14:paraId="74017A08" w14:textId="77777777" w:rsidTr="009756FE">
        <w:trPr>
          <w:trHeight w:val="320"/>
        </w:trPr>
        <w:tc>
          <w:tcPr>
            <w:tcW w:w="2425" w:type="dxa"/>
            <w:noWrap/>
            <w:vAlign w:val="bottom"/>
          </w:tcPr>
          <w:p w14:paraId="1EEDC0BC" w14:textId="34FDFB2D" w:rsidR="009756FE" w:rsidRPr="00B5166A" w:rsidRDefault="009756FE" w:rsidP="00773A33">
            <w:pPr>
              <w:rPr>
                <w:noProof/>
              </w:rPr>
            </w:pPr>
          </w:p>
        </w:tc>
        <w:tc>
          <w:tcPr>
            <w:tcW w:w="4320" w:type="dxa"/>
            <w:noWrap/>
            <w:vAlign w:val="bottom"/>
          </w:tcPr>
          <w:p w14:paraId="2207BE7F" w14:textId="718A4699" w:rsidR="009756FE" w:rsidRPr="00B5166A" w:rsidRDefault="009756FE" w:rsidP="00773A33">
            <w:pPr>
              <w:rPr>
                <w:noProof/>
              </w:rPr>
            </w:pPr>
            <w:r>
              <w:rPr>
                <w:noProof/>
              </w:rPr>
              <w:t>Response to wounding</w:t>
            </w:r>
          </w:p>
        </w:tc>
        <w:tc>
          <w:tcPr>
            <w:tcW w:w="1530" w:type="dxa"/>
            <w:vAlign w:val="bottom"/>
          </w:tcPr>
          <w:p w14:paraId="1E23E295" w14:textId="559037B4" w:rsidR="009756FE" w:rsidRPr="00B5166A" w:rsidRDefault="009756FE" w:rsidP="00773A33">
            <w:pPr>
              <w:rPr>
                <w:noProof/>
              </w:rPr>
            </w:pPr>
            <w:r w:rsidRPr="009756FE">
              <w:rPr>
                <w:noProof/>
              </w:rPr>
              <w:t>GO:0009611</w:t>
            </w:r>
          </w:p>
        </w:tc>
        <w:tc>
          <w:tcPr>
            <w:tcW w:w="1080" w:type="dxa"/>
            <w:noWrap/>
            <w:vAlign w:val="bottom"/>
          </w:tcPr>
          <w:p w14:paraId="61B83CCD" w14:textId="418CC430" w:rsidR="009756FE" w:rsidRPr="00B5166A" w:rsidRDefault="009756FE" w:rsidP="00773A33">
            <w:pPr>
              <w:rPr>
                <w:noProof/>
              </w:rPr>
            </w:pPr>
            <w:r>
              <w:rPr>
                <w:noProof/>
              </w:rPr>
              <w:t>0.002</w:t>
            </w:r>
          </w:p>
        </w:tc>
      </w:tr>
      <w:tr w:rsidR="009756FE" w:rsidRPr="00B5166A" w14:paraId="4056227E" w14:textId="77777777" w:rsidTr="00773A33">
        <w:trPr>
          <w:trHeight w:val="320"/>
        </w:trPr>
        <w:tc>
          <w:tcPr>
            <w:tcW w:w="2425" w:type="dxa"/>
            <w:noWrap/>
            <w:vAlign w:val="bottom"/>
          </w:tcPr>
          <w:p w14:paraId="77B384E1" w14:textId="77777777" w:rsidR="009756FE" w:rsidRPr="00B5166A" w:rsidRDefault="009756FE" w:rsidP="00773A33">
            <w:pPr>
              <w:rPr>
                <w:noProof/>
              </w:rPr>
            </w:pPr>
          </w:p>
        </w:tc>
        <w:tc>
          <w:tcPr>
            <w:tcW w:w="4320" w:type="dxa"/>
            <w:noWrap/>
            <w:vAlign w:val="bottom"/>
          </w:tcPr>
          <w:p w14:paraId="3CFDB53B" w14:textId="3CD909B3" w:rsidR="009756FE" w:rsidRPr="00B5166A" w:rsidRDefault="009756FE" w:rsidP="00773A33">
            <w:pPr>
              <w:rPr>
                <w:noProof/>
              </w:rPr>
            </w:pPr>
            <w:r>
              <w:rPr>
                <w:noProof/>
              </w:rPr>
              <w:t>Coagulation</w:t>
            </w:r>
          </w:p>
        </w:tc>
        <w:tc>
          <w:tcPr>
            <w:tcW w:w="1530" w:type="dxa"/>
            <w:vAlign w:val="bottom"/>
          </w:tcPr>
          <w:p w14:paraId="6C1E7E42" w14:textId="74D550F6" w:rsidR="009756FE" w:rsidRPr="00B5166A" w:rsidRDefault="009756FE" w:rsidP="00773A33">
            <w:pPr>
              <w:rPr>
                <w:noProof/>
              </w:rPr>
            </w:pPr>
            <w:r w:rsidRPr="009756FE">
              <w:rPr>
                <w:noProof/>
              </w:rPr>
              <w:t>GO:0050817</w:t>
            </w:r>
          </w:p>
        </w:tc>
        <w:tc>
          <w:tcPr>
            <w:tcW w:w="1080" w:type="dxa"/>
            <w:noWrap/>
            <w:vAlign w:val="bottom"/>
          </w:tcPr>
          <w:p w14:paraId="68DEA468" w14:textId="61D49A88" w:rsidR="009756FE" w:rsidRPr="00B5166A" w:rsidRDefault="009756FE" w:rsidP="00773A33">
            <w:pPr>
              <w:rPr>
                <w:noProof/>
              </w:rPr>
            </w:pPr>
            <w:r>
              <w:rPr>
                <w:noProof/>
              </w:rPr>
              <w:t>&lt;0.001</w:t>
            </w:r>
          </w:p>
        </w:tc>
      </w:tr>
      <w:tr w:rsidR="009756FE" w:rsidRPr="00B5166A" w14:paraId="714BC0A8" w14:textId="77777777" w:rsidTr="00773A33">
        <w:trPr>
          <w:trHeight w:val="320"/>
        </w:trPr>
        <w:tc>
          <w:tcPr>
            <w:tcW w:w="2425" w:type="dxa"/>
            <w:noWrap/>
            <w:vAlign w:val="bottom"/>
          </w:tcPr>
          <w:p w14:paraId="43760727" w14:textId="77777777" w:rsidR="009756FE" w:rsidRPr="00B5166A" w:rsidRDefault="009756FE" w:rsidP="00773A33">
            <w:pPr>
              <w:rPr>
                <w:noProof/>
              </w:rPr>
            </w:pPr>
          </w:p>
        </w:tc>
        <w:tc>
          <w:tcPr>
            <w:tcW w:w="4320" w:type="dxa"/>
            <w:noWrap/>
            <w:vAlign w:val="bottom"/>
          </w:tcPr>
          <w:p w14:paraId="21FD32AB" w14:textId="5ACB51C2" w:rsidR="009756FE" w:rsidRPr="00B5166A" w:rsidRDefault="009756FE" w:rsidP="00773A33">
            <w:pPr>
              <w:rPr>
                <w:noProof/>
              </w:rPr>
            </w:pPr>
            <w:r>
              <w:rPr>
                <w:noProof/>
              </w:rPr>
              <w:t>Homotypic cell-cell adhesion</w:t>
            </w:r>
          </w:p>
        </w:tc>
        <w:tc>
          <w:tcPr>
            <w:tcW w:w="1530" w:type="dxa"/>
            <w:vAlign w:val="bottom"/>
          </w:tcPr>
          <w:p w14:paraId="098D9940" w14:textId="1CC99C06" w:rsidR="009756FE" w:rsidRPr="00B5166A" w:rsidRDefault="009756FE" w:rsidP="00773A33">
            <w:pPr>
              <w:rPr>
                <w:noProof/>
              </w:rPr>
            </w:pPr>
            <w:r w:rsidRPr="009756FE">
              <w:rPr>
                <w:noProof/>
              </w:rPr>
              <w:t>GO:0034109</w:t>
            </w:r>
          </w:p>
        </w:tc>
        <w:tc>
          <w:tcPr>
            <w:tcW w:w="1080" w:type="dxa"/>
            <w:noWrap/>
            <w:vAlign w:val="bottom"/>
          </w:tcPr>
          <w:p w14:paraId="183CD889" w14:textId="13D10CCD" w:rsidR="009756FE" w:rsidRPr="00B5166A" w:rsidRDefault="009756FE" w:rsidP="00773A33">
            <w:pPr>
              <w:rPr>
                <w:noProof/>
              </w:rPr>
            </w:pPr>
            <w:r>
              <w:rPr>
                <w:noProof/>
              </w:rPr>
              <w:t>&lt;0.001</w:t>
            </w:r>
          </w:p>
        </w:tc>
      </w:tr>
      <w:tr w:rsidR="009756FE" w:rsidRPr="00B5166A" w14:paraId="5224BB15" w14:textId="77777777" w:rsidTr="00773A33">
        <w:trPr>
          <w:trHeight w:val="320"/>
        </w:trPr>
        <w:tc>
          <w:tcPr>
            <w:tcW w:w="2425" w:type="dxa"/>
            <w:noWrap/>
            <w:vAlign w:val="bottom"/>
          </w:tcPr>
          <w:p w14:paraId="022AD26A" w14:textId="77777777" w:rsidR="009756FE" w:rsidRPr="00B5166A" w:rsidRDefault="009756FE" w:rsidP="00773A33">
            <w:pPr>
              <w:rPr>
                <w:noProof/>
              </w:rPr>
            </w:pPr>
          </w:p>
        </w:tc>
        <w:tc>
          <w:tcPr>
            <w:tcW w:w="4320" w:type="dxa"/>
            <w:noWrap/>
            <w:vAlign w:val="bottom"/>
          </w:tcPr>
          <w:p w14:paraId="3FD6D6D8" w14:textId="5F1F5419" w:rsidR="009756FE" w:rsidRPr="00B5166A" w:rsidRDefault="009756FE" w:rsidP="00773A33">
            <w:pPr>
              <w:rPr>
                <w:noProof/>
              </w:rPr>
            </w:pPr>
            <w:r>
              <w:rPr>
                <w:noProof/>
              </w:rPr>
              <w:t>Protein activation cascade</w:t>
            </w:r>
          </w:p>
        </w:tc>
        <w:tc>
          <w:tcPr>
            <w:tcW w:w="1530" w:type="dxa"/>
            <w:vAlign w:val="bottom"/>
          </w:tcPr>
          <w:p w14:paraId="2FFCE800" w14:textId="3BB46A5E" w:rsidR="009756FE" w:rsidRPr="00B5166A" w:rsidRDefault="009756FE" w:rsidP="00773A33">
            <w:pPr>
              <w:rPr>
                <w:noProof/>
              </w:rPr>
            </w:pPr>
            <w:r w:rsidRPr="009756FE">
              <w:rPr>
                <w:noProof/>
              </w:rPr>
              <w:t>GO:0072376</w:t>
            </w:r>
          </w:p>
        </w:tc>
        <w:tc>
          <w:tcPr>
            <w:tcW w:w="1080" w:type="dxa"/>
            <w:noWrap/>
            <w:vAlign w:val="bottom"/>
          </w:tcPr>
          <w:p w14:paraId="145D1614" w14:textId="470DCD79" w:rsidR="009756FE" w:rsidRPr="00B5166A" w:rsidRDefault="009756FE" w:rsidP="00773A33">
            <w:pPr>
              <w:rPr>
                <w:noProof/>
              </w:rPr>
            </w:pPr>
            <w:r>
              <w:rPr>
                <w:noProof/>
              </w:rPr>
              <w:t>&lt;0.001</w:t>
            </w:r>
          </w:p>
        </w:tc>
      </w:tr>
      <w:tr w:rsidR="009756FE" w:rsidRPr="00B5166A" w14:paraId="439DC0DE" w14:textId="77777777" w:rsidTr="00773A33">
        <w:trPr>
          <w:trHeight w:val="320"/>
        </w:trPr>
        <w:tc>
          <w:tcPr>
            <w:tcW w:w="2425" w:type="dxa"/>
            <w:noWrap/>
            <w:vAlign w:val="bottom"/>
          </w:tcPr>
          <w:p w14:paraId="2D597EE5" w14:textId="77777777" w:rsidR="009756FE" w:rsidRPr="00B5166A" w:rsidRDefault="009756FE" w:rsidP="00773A33">
            <w:pPr>
              <w:rPr>
                <w:noProof/>
              </w:rPr>
            </w:pPr>
          </w:p>
        </w:tc>
        <w:tc>
          <w:tcPr>
            <w:tcW w:w="4320" w:type="dxa"/>
            <w:noWrap/>
            <w:vAlign w:val="bottom"/>
          </w:tcPr>
          <w:p w14:paraId="5D65D382" w14:textId="724973BD" w:rsidR="009756FE" w:rsidRDefault="009756FE" w:rsidP="00773A33">
            <w:pPr>
              <w:rPr>
                <w:noProof/>
              </w:rPr>
            </w:pPr>
            <w:r>
              <w:rPr>
                <w:noProof/>
              </w:rPr>
              <w:t>Negative regulation of blood coagulation</w:t>
            </w:r>
          </w:p>
        </w:tc>
        <w:tc>
          <w:tcPr>
            <w:tcW w:w="1530" w:type="dxa"/>
            <w:vAlign w:val="bottom"/>
          </w:tcPr>
          <w:p w14:paraId="26700489" w14:textId="4BBD65D4" w:rsidR="009756FE" w:rsidRPr="00B5166A" w:rsidRDefault="009756FE" w:rsidP="00773A33">
            <w:pPr>
              <w:rPr>
                <w:noProof/>
              </w:rPr>
            </w:pPr>
            <w:r w:rsidRPr="009756FE">
              <w:rPr>
                <w:noProof/>
              </w:rPr>
              <w:t>GO:0030195</w:t>
            </w:r>
          </w:p>
        </w:tc>
        <w:tc>
          <w:tcPr>
            <w:tcW w:w="1080" w:type="dxa"/>
            <w:noWrap/>
            <w:vAlign w:val="bottom"/>
          </w:tcPr>
          <w:p w14:paraId="326ABB3C" w14:textId="3E8143A2" w:rsidR="009756FE" w:rsidRPr="00B5166A" w:rsidRDefault="009756FE" w:rsidP="00773A33">
            <w:pPr>
              <w:rPr>
                <w:noProof/>
              </w:rPr>
            </w:pPr>
            <w:r>
              <w:rPr>
                <w:noProof/>
              </w:rPr>
              <w:t>0.002</w:t>
            </w:r>
          </w:p>
        </w:tc>
      </w:tr>
      <w:tr w:rsidR="009756FE" w:rsidRPr="00B5166A" w14:paraId="73546E1C" w14:textId="77777777" w:rsidTr="00773A33">
        <w:trPr>
          <w:trHeight w:val="320"/>
        </w:trPr>
        <w:tc>
          <w:tcPr>
            <w:tcW w:w="2425" w:type="dxa"/>
            <w:noWrap/>
            <w:vAlign w:val="bottom"/>
          </w:tcPr>
          <w:p w14:paraId="15FCD6D9" w14:textId="77777777" w:rsidR="009756FE" w:rsidRPr="00B5166A" w:rsidRDefault="009756FE" w:rsidP="00773A33">
            <w:pPr>
              <w:rPr>
                <w:noProof/>
              </w:rPr>
            </w:pPr>
          </w:p>
        </w:tc>
        <w:tc>
          <w:tcPr>
            <w:tcW w:w="4320" w:type="dxa"/>
            <w:noWrap/>
            <w:vAlign w:val="bottom"/>
          </w:tcPr>
          <w:p w14:paraId="1FCB0047" w14:textId="18C67ACD" w:rsidR="009756FE" w:rsidRDefault="009756FE" w:rsidP="00773A33">
            <w:pPr>
              <w:rPr>
                <w:noProof/>
              </w:rPr>
            </w:pPr>
            <w:r>
              <w:rPr>
                <w:noProof/>
              </w:rPr>
              <w:t>Regulation of wound healing</w:t>
            </w:r>
          </w:p>
        </w:tc>
        <w:tc>
          <w:tcPr>
            <w:tcW w:w="1530" w:type="dxa"/>
            <w:vAlign w:val="bottom"/>
          </w:tcPr>
          <w:p w14:paraId="49D6552C" w14:textId="0E52BB51" w:rsidR="009756FE" w:rsidRPr="00B5166A" w:rsidRDefault="009756FE" w:rsidP="00773A33">
            <w:pPr>
              <w:rPr>
                <w:noProof/>
              </w:rPr>
            </w:pPr>
            <w:r w:rsidRPr="009756FE">
              <w:rPr>
                <w:noProof/>
              </w:rPr>
              <w:t>GO:0061041</w:t>
            </w:r>
          </w:p>
        </w:tc>
        <w:tc>
          <w:tcPr>
            <w:tcW w:w="1080" w:type="dxa"/>
            <w:noWrap/>
            <w:vAlign w:val="bottom"/>
          </w:tcPr>
          <w:p w14:paraId="3E8E475C" w14:textId="51D16AAB" w:rsidR="009756FE" w:rsidRPr="00B5166A" w:rsidRDefault="009756FE" w:rsidP="00773A33">
            <w:pPr>
              <w:rPr>
                <w:noProof/>
              </w:rPr>
            </w:pPr>
            <w:r>
              <w:rPr>
                <w:noProof/>
              </w:rPr>
              <w:t>0.005</w:t>
            </w:r>
          </w:p>
        </w:tc>
      </w:tr>
      <w:tr w:rsidR="009756FE" w:rsidRPr="00B5166A" w14:paraId="074276F7" w14:textId="77777777" w:rsidTr="00773A33">
        <w:trPr>
          <w:trHeight w:val="320"/>
        </w:trPr>
        <w:tc>
          <w:tcPr>
            <w:tcW w:w="2425" w:type="dxa"/>
            <w:noWrap/>
            <w:vAlign w:val="bottom"/>
          </w:tcPr>
          <w:p w14:paraId="09111246" w14:textId="77777777" w:rsidR="009756FE" w:rsidRPr="00B5166A" w:rsidRDefault="009756FE" w:rsidP="00773A33">
            <w:pPr>
              <w:rPr>
                <w:noProof/>
              </w:rPr>
            </w:pPr>
          </w:p>
        </w:tc>
        <w:tc>
          <w:tcPr>
            <w:tcW w:w="4320" w:type="dxa"/>
            <w:noWrap/>
            <w:vAlign w:val="bottom"/>
          </w:tcPr>
          <w:p w14:paraId="6EF6C2B2" w14:textId="761F11DB" w:rsidR="009756FE" w:rsidRDefault="009756FE" w:rsidP="00773A33">
            <w:pPr>
              <w:rPr>
                <w:noProof/>
              </w:rPr>
            </w:pPr>
            <w:r>
              <w:rPr>
                <w:noProof/>
              </w:rPr>
              <w:t>Regulation of response to wounding</w:t>
            </w:r>
          </w:p>
        </w:tc>
        <w:tc>
          <w:tcPr>
            <w:tcW w:w="1530" w:type="dxa"/>
            <w:vAlign w:val="bottom"/>
          </w:tcPr>
          <w:p w14:paraId="0B981A82" w14:textId="370EC7DA" w:rsidR="009756FE" w:rsidRPr="00B5166A" w:rsidRDefault="009756FE" w:rsidP="00773A33">
            <w:pPr>
              <w:rPr>
                <w:noProof/>
              </w:rPr>
            </w:pPr>
            <w:r w:rsidRPr="009756FE">
              <w:rPr>
                <w:noProof/>
              </w:rPr>
              <w:t>GO:1903034</w:t>
            </w:r>
          </w:p>
        </w:tc>
        <w:tc>
          <w:tcPr>
            <w:tcW w:w="1080" w:type="dxa"/>
            <w:noWrap/>
            <w:vAlign w:val="bottom"/>
          </w:tcPr>
          <w:p w14:paraId="653D99CF" w14:textId="15193ED4" w:rsidR="009756FE" w:rsidRPr="00B5166A" w:rsidRDefault="009756FE" w:rsidP="00773A33">
            <w:pPr>
              <w:rPr>
                <w:noProof/>
              </w:rPr>
            </w:pPr>
            <w:r>
              <w:rPr>
                <w:noProof/>
              </w:rPr>
              <w:t>0.005</w:t>
            </w:r>
          </w:p>
        </w:tc>
      </w:tr>
      <w:tr w:rsidR="009756FE" w:rsidRPr="00B5166A" w14:paraId="5378EB9D" w14:textId="77777777" w:rsidTr="00773A33">
        <w:trPr>
          <w:trHeight w:val="320"/>
        </w:trPr>
        <w:tc>
          <w:tcPr>
            <w:tcW w:w="2425" w:type="dxa"/>
            <w:noWrap/>
            <w:vAlign w:val="bottom"/>
          </w:tcPr>
          <w:p w14:paraId="1BDA9043" w14:textId="77777777" w:rsidR="009756FE" w:rsidRPr="00B5166A" w:rsidRDefault="009756FE" w:rsidP="00773A33">
            <w:pPr>
              <w:rPr>
                <w:noProof/>
              </w:rPr>
            </w:pPr>
          </w:p>
        </w:tc>
        <w:tc>
          <w:tcPr>
            <w:tcW w:w="4320" w:type="dxa"/>
            <w:noWrap/>
            <w:vAlign w:val="bottom"/>
          </w:tcPr>
          <w:p w14:paraId="2ADD2C76" w14:textId="32F40499" w:rsidR="009756FE" w:rsidRDefault="009756FE" w:rsidP="00773A33">
            <w:pPr>
              <w:rPr>
                <w:noProof/>
              </w:rPr>
            </w:pPr>
            <w:r>
              <w:rPr>
                <w:noProof/>
              </w:rPr>
              <w:t>Negative regulation of coagulation</w:t>
            </w:r>
          </w:p>
        </w:tc>
        <w:tc>
          <w:tcPr>
            <w:tcW w:w="1530" w:type="dxa"/>
            <w:vAlign w:val="bottom"/>
          </w:tcPr>
          <w:p w14:paraId="01FF87B5" w14:textId="5A6ACE8F" w:rsidR="009756FE" w:rsidRPr="00B5166A" w:rsidRDefault="009756FE" w:rsidP="00773A33">
            <w:pPr>
              <w:rPr>
                <w:noProof/>
              </w:rPr>
            </w:pPr>
            <w:r w:rsidRPr="009756FE">
              <w:rPr>
                <w:noProof/>
              </w:rPr>
              <w:t>GO:0050819</w:t>
            </w:r>
          </w:p>
        </w:tc>
        <w:tc>
          <w:tcPr>
            <w:tcW w:w="1080" w:type="dxa"/>
            <w:noWrap/>
            <w:vAlign w:val="bottom"/>
          </w:tcPr>
          <w:p w14:paraId="4305E041" w14:textId="3B6DA625" w:rsidR="009756FE" w:rsidRPr="00B5166A" w:rsidRDefault="009756FE" w:rsidP="00773A33">
            <w:pPr>
              <w:rPr>
                <w:noProof/>
              </w:rPr>
            </w:pPr>
            <w:r>
              <w:rPr>
                <w:noProof/>
              </w:rPr>
              <w:t>0.003</w:t>
            </w:r>
          </w:p>
        </w:tc>
      </w:tr>
      <w:tr w:rsidR="009756FE" w:rsidRPr="00B5166A" w14:paraId="62AF3675" w14:textId="77777777" w:rsidTr="00773A33">
        <w:trPr>
          <w:trHeight w:val="320"/>
        </w:trPr>
        <w:tc>
          <w:tcPr>
            <w:tcW w:w="2425" w:type="dxa"/>
            <w:noWrap/>
            <w:vAlign w:val="bottom"/>
          </w:tcPr>
          <w:p w14:paraId="60F3DA3F" w14:textId="77777777" w:rsidR="009756FE" w:rsidRPr="00B5166A" w:rsidRDefault="009756FE" w:rsidP="00773A33">
            <w:pPr>
              <w:rPr>
                <w:noProof/>
              </w:rPr>
            </w:pPr>
          </w:p>
        </w:tc>
        <w:tc>
          <w:tcPr>
            <w:tcW w:w="4320" w:type="dxa"/>
            <w:noWrap/>
            <w:vAlign w:val="bottom"/>
          </w:tcPr>
          <w:p w14:paraId="06089887" w14:textId="0F242E0C" w:rsidR="009756FE" w:rsidRDefault="009756FE" w:rsidP="00773A33">
            <w:pPr>
              <w:rPr>
                <w:noProof/>
              </w:rPr>
            </w:pPr>
            <w:r>
              <w:rPr>
                <w:noProof/>
              </w:rPr>
              <w:t>Regulation of coagulation</w:t>
            </w:r>
          </w:p>
        </w:tc>
        <w:tc>
          <w:tcPr>
            <w:tcW w:w="1530" w:type="dxa"/>
            <w:vAlign w:val="bottom"/>
          </w:tcPr>
          <w:p w14:paraId="12D02D44" w14:textId="72FE9415" w:rsidR="009756FE" w:rsidRPr="00B5166A" w:rsidRDefault="009756FE" w:rsidP="00773A33">
            <w:pPr>
              <w:rPr>
                <w:noProof/>
              </w:rPr>
            </w:pPr>
            <w:r w:rsidRPr="009756FE">
              <w:rPr>
                <w:noProof/>
              </w:rPr>
              <w:t>GO:0050818</w:t>
            </w:r>
          </w:p>
        </w:tc>
        <w:tc>
          <w:tcPr>
            <w:tcW w:w="1080" w:type="dxa"/>
            <w:noWrap/>
            <w:vAlign w:val="bottom"/>
          </w:tcPr>
          <w:p w14:paraId="57654259" w14:textId="4074DE41" w:rsidR="009756FE" w:rsidRPr="00B5166A" w:rsidRDefault="009756FE" w:rsidP="00773A33">
            <w:pPr>
              <w:rPr>
                <w:noProof/>
              </w:rPr>
            </w:pPr>
            <w:r>
              <w:rPr>
                <w:noProof/>
              </w:rPr>
              <w:t>0.007</w:t>
            </w:r>
          </w:p>
        </w:tc>
      </w:tr>
      <w:tr w:rsidR="009756FE" w:rsidRPr="00B5166A" w14:paraId="022F964A" w14:textId="77777777" w:rsidTr="00773A33">
        <w:trPr>
          <w:trHeight w:val="320"/>
        </w:trPr>
        <w:tc>
          <w:tcPr>
            <w:tcW w:w="2425" w:type="dxa"/>
            <w:noWrap/>
            <w:vAlign w:val="bottom"/>
          </w:tcPr>
          <w:p w14:paraId="76C91672" w14:textId="77777777" w:rsidR="009756FE" w:rsidRPr="00B5166A" w:rsidRDefault="009756FE" w:rsidP="00773A33">
            <w:pPr>
              <w:rPr>
                <w:noProof/>
              </w:rPr>
            </w:pPr>
          </w:p>
        </w:tc>
        <w:tc>
          <w:tcPr>
            <w:tcW w:w="4320" w:type="dxa"/>
            <w:noWrap/>
            <w:vAlign w:val="bottom"/>
          </w:tcPr>
          <w:p w14:paraId="1B6EFB7E" w14:textId="64C25AD9" w:rsidR="009756FE" w:rsidRDefault="009756FE" w:rsidP="00773A33">
            <w:pPr>
              <w:rPr>
                <w:noProof/>
              </w:rPr>
            </w:pPr>
            <w:r>
              <w:rPr>
                <w:noProof/>
              </w:rPr>
              <w:t>Positive regulation of cell-cell adhesion</w:t>
            </w:r>
          </w:p>
        </w:tc>
        <w:tc>
          <w:tcPr>
            <w:tcW w:w="1530" w:type="dxa"/>
            <w:vAlign w:val="bottom"/>
          </w:tcPr>
          <w:p w14:paraId="0BB2CFCB" w14:textId="7E954A66" w:rsidR="009756FE" w:rsidRPr="00B5166A" w:rsidRDefault="009756FE" w:rsidP="00773A33">
            <w:pPr>
              <w:rPr>
                <w:noProof/>
              </w:rPr>
            </w:pPr>
            <w:r w:rsidRPr="009756FE">
              <w:rPr>
                <w:noProof/>
              </w:rPr>
              <w:t>GO:0022409</w:t>
            </w:r>
          </w:p>
        </w:tc>
        <w:tc>
          <w:tcPr>
            <w:tcW w:w="1080" w:type="dxa"/>
            <w:noWrap/>
            <w:vAlign w:val="bottom"/>
          </w:tcPr>
          <w:p w14:paraId="65DA4901" w14:textId="169A1633" w:rsidR="009756FE" w:rsidRPr="00B5166A" w:rsidRDefault="009756FE" w:rsidP="00773A33">
            <w:pPr>
              <w:rPr>
                <w:noProof/>
              </w:rPr>
            </w:pPr>
            <w:r>
              <w:rPr>
                <w:noProof/>
              </w:rPr>
              <w:t>0.017</w:t>
            </w:r>
          </w:p>
        </w:tc>
      </w:tr>
      <w:tr w:rsidR="009756FE" w:rsidRPr="00B5166A" w14:paraId="4168EDCF" w14:textId="77777777" w:rsidTr="00773A33">
        <w:trPr>
          <w:trHeight w:val="320"/>
        </w:trPr>
        <w:tc>
          <w:tcPr>
            <w:tcW w:w="2425" w:type="dxa"/>
            <w:noWrap/>
            <w:vAlign w:val="bottom"/>
          </w:tcPr>
          <w:p w14:paraId="6629E8D9" w14:textId="795D307E" w:rsidR="009756FE" w:rsidRPr="00B5166A" w:rsidRDefault="009756FE" w:rsidP="009756FE">
            <w:pPr>
              <w:rPr>
                <w:noProof/>
              </w:rPr>
            </w:pPr>
            <w:r>
              <w:rPr>
                <w:color w:val="000000"/>
              </w:rPr>
              <w:t>Medium ground finch</w:t>
            </w:r>
          </w:p>
        </w:tc>
        <w:tc>
          <w:tcPr>
            <w:tcW w:w="4320" w:type="dxa"/>
            <w:noWrap/>
            <w:vAlign w:val="bottom"/>
          </w:tcPr>
          <w:p w14:paraId="70D6ACF6" w14:textId="35DDE17C" w:rsidR="009756FE" w:rsidRPr="00B5166A" w:rsidRDefault="009756FE" w:rsidP="009756FE">
            <w:pPr>
              <w:rPr>
                <w:noProof/>
              </w:rPr>
            </w:pPr>
            <w:r>
              <w:rPr>
                <w:noProof/>
              </w:rPr>
              <w:t>None</w:t>
            </w:r>
          </w:p>
        </w:tc>
        <w:tc>
          <w:tcPr>
            <w:tcW w:w="1530" w:type="dxa"/>
            <w:vAlign w:val="bottom"/>
          </w:tcPr>
          <w:p w14:paraId="76B65B4A" w14:textId="45376626" w:rsidR="009756FE" w:rsidRPr="00B5166A" w:rsidRDefault="009756FE" w:rsidP="009756FE">
            <w:pPr>
              <w:rPr>
                <w:noProof/>
              </w:rPr>
            </w:pPr>
            <w:r>
              <w:rPr>
                <w:noProof/>
              </w:rPr>
              <w:t>NA</w:t>
            </w:r>
          </w:p>
        </w:tc>
        <w:tc>
          <w:tcPr>
            <w:tcW w:w="1080" w:type="dxa"/>
            <w:noWrap/>
            <w:vAlign w:val="bottom"/>
          </w:tcPr>
          <w:p w14:paraId="4CD924E3" w14:textId="0879B5D4" w:rsidR="009756FE" w:rsidRPr="00B5166A" w:rsidRDefault="009756FE" w:rsidP="009756FE">
            <w:pPr>
              <w:rPr>
                <w:noProof/>
              </w:rPr>
            </w:pPr>
            <w:r>
              <w:rPr>
                <w:noProof/>
              </w:rPr>
              <w:t>NA</w:t>
            </w:r>
          </w:p>
        </w:tc>
      </w:tr>
      <w:tr w:rsidR="009756FE" w:rsidRPr="00B5166A" w14:paraId="72C84AB8" w14:textId="77777777" w:rsidTr="00773A33">
        <w:trPr>
          <w:trHeight w:val="320"/>
        </w:trPr>
        <w:tc>
          <w:tcPr>
            <w:tcW w:w="2425" w:type="dxa"/>
            <w:noWrap/>
            <w:vAlign w:val="bottom"/>
          </w:tcPr>
          <w:p w14:paraId="7177F3C4" w14:textId="77777777" w:rsidR="009756FE" w:rsidRPr="00B5166A" w:rsidRDefault="009756FE" w:rsidP="009756FE">
            <w:pPr>
              <w:rPr>
                <w:noProof/>
              </w:rPr>
            </w:pPr>
            <w:r>
              <w:rPr>
                <w:noProof/>
              </w:rPr>
              <w:lastRenderedPageBreak/>
              <w:t>Small tree finch</w:t>
            </w:r>
          </w:p>
        </w:tc>
        <w:tc>
          <w:tcPr>
            <w:tcW w:w="4320" w:type="dxa"/>
            <w:noWrap/>
            <w:vAlign w:val="bottom"/>
          </w:tcPr>
          <w:p w14:paraId="21CF90AE" w14:textId="2D7ED30D" w:rsidR="009756FE" w:rsidRPr="00B5166A" w:rsidRDefault="009756FE" w:rsidP="009756FE">
            <w:pPr>
              <w:rPr>
                <w:color w:val="000000"/>
              </w:rPr>
            </w:pPr>
            <w:r>
              <w:rPr>
                <w:color w:val="000000"/>
              </w:rPr>
              <w:t>None</w:t>
            </w:r>
          </w:p>
        </w:tc>
        <w:tc>
          <w:tcPr>
            <w:tcW w:w="1530" w:type="dxa"/>
            <w:vAlign w:val="bottom"/>
          </w:tcPr>
          <w:p w14:paraId="32EE1B09" w14:textId="43992282" w:rsidR="009756FE" w:rsidRPr="00B5166A" w:rsidRDefault="009756FE" w:rsidP="009756FE">
            <w:pPr>
              <w:rPr>
                <w:color w:val="000000"/>
              </w:rPr>
            </w:pPr>
            <w:r>
              <w:rPr>
                <w:color w:val="000000"/>
              </w:rPr>
              <w:t>NA</w:t>
            </w:r>
          </w:p>
        </w:tc>
        <w:tc>
          <w:tcPr>
            <w:tcW w:w="1080" w:type="dxa"/>
            <w:noWrap/>
            <w:vAlign w:val="bottom"/>
          </w:tcPr>
          <w:p w14:paraId="738FE81B" w14:textId="1F088250" w:rsidR="009756FE" w:rsidRPr="00B5166A" w:rsidRDefault="009756FE" w:rsidP="009756FE">
            <w:pPr>
              <w:rPr>
                <w:color w:val="000000"/>
              </w:rPr>
            </w:pPr>
            <w:r>
              <w:rPr>
                <w:color w:val="000000"/>
              </w:rPr>
              <w:t>NA</w:t>
            </w:r>
          </w:p>
        </w:tc>
      </w:tr>
    </w:tbl>
    <w:p w14:paraId="46890E2B" w14:textId="77777777" w:rsidR="00C815CC" w:rsidRDefault="00C815CC">
      <w:pPr>
        <w:rPr>
          <w:b/>
          <w:bCs/>
          <w:u w:val="single"/>
        </w:rPr>
      </w:pPr>
    </w:p>
    <w:p w14:paraId="04C071A8" w14:textId="77777777" w:rsidR="00C815CC" w:rsidRDefault="00C815CC">
      <w:pPr>
        <w:rPr>
          <w:b/>
          <w:bCs/>
          <w:u w:val="single"/>
        </w:rPr>
      </w:pPr>
      <w:r>
        <w:rPr>
          <w:b/>
          <w:bCs/>
          <w:u w:val="single"/>
        </w:rPr>
        <w:t>Genes involved:</w:t>
      </w:r>
    </w:p>
    <w:tbl>
      <w:tblPr>
        <w:tblStyle w:val="TableGrid"/>
        <w:tblW w:w="0" w:type="auto"/>
        <w:tblLook w:val="04A0" w:firstRow="1" w:lastRow="0" w:firstColumn="1" w:lastColumn="0" w:noHBand="0" w:noVBand="1"/>
      </w:tblPr>
      <w:tblGrid>
        <w:gridCol w:w="1435"/>
        <w:gridCol w:w="3960"/>
        <w:gridCol w:w="3955"/>
      </w:tblGrid>
      <w:tr w:rsidR="00C815CC" w14:paraId="2197ABE6" w14:textId="77777777" w:rsidTr="00C815CC">
        <w:tc>
          <w:tcPr>
            <w:tcW w:w="1435" w:type="dxa"/>
          </w:tcPr>
          <w:p w14:paraId="2CCCEF20" w14:textId="77777777" w:rsidR="00C815CC" w:rsidRDefault="00C815CC" w:rsidP="00773A33">
            <w:pPr>
              <w:rPr>
                <w:u w:val="single"/>
              </w:rPr>
            </w:pPr>
            <w:r>
              <w:rPr>
                <w:u w:val="single"/>
              </w:rPr>
              <w:t>Gene</w:t>
            </w:r>
          </w:p>
        </w:tc>
        <w:tc>
          <w:tcPr>
            <w:tcW w:w="3960" w:type="dxa"/>
          </w:tcPr>
          <w:p w14:paraId="4CFE6BBA" w14:textId="77777777" w:rsidR="00C815CC" w:rsidRDefault="00C815CC" w:rsidP="00773A33">
            <w:pPr>
              <w:rPr>
                <w:u w:val="single"/>
              </w:rPr>
            </w:pPr>
            <w:r>
              <w:rPr>
                <w:u w:val="single"/>
              </w:rPr>
              <w:t>Name</w:t>
            </w:r>
          </w:p>
        </w:tc>
        <w:tc>
          <w:tcPr>
            <w:tcW w:w="3955" w:type="dxa"/>
          </w:tcPr>
          <w:p w14:paraId="577794E3" w14:textId="77777777" w:rsidR="00C815CC" w:rsidRDefault="00C815CC" w:rsidP="00773A33">
            <w:pPr>
              <w:rPr>
                <w:u w:val="single"/>
              </w:rPr>
            </w:pPr>
            <w:r>
              <w:rPr>
                <w:u w:val="single"/>
              </w:rPr>
              <w:t>Function</w:t>
            </w:r>
          </w:p>
        </w:tc>
      </w:tr>
      <w:tr w:rsidR="00C815CC" w14:paraId="2098E19C" w14:textId="77777777" w:rsidTr="00C815CC">
        <w:tc>
          <w:tcPr>
            <w:tcW w:w="1435" w:type="dxa"/>
          </w:tcPr>
          <w:p w14:paraId="52AA4B74" w14:textId="6361AA3C" w:rsidR="00C815CC" w:rsidRPr="002C1EA0" w:rsidRDefault="00C815CC" w:rsidP="00773A33">
            <w:r>
              <w:t>FGA</w:t>
            </w:r>
          </w:p>
        </w:tc>
        <w:tc>
          <w:tcPr>
            <w:tcW w:w="3960" w:type="dxa"/>
          </w:tcPr>
          <w:p w14:paraId="6A1D841E" w14:textId="3F2BD61E" w:rsidR="00C815CC" w:rsidRPr="002C1EA0" w:rsidRDefault="00C815CC" w:rsidP="00773A33">
            <w:r w:rsidRPr="00C815CC">
              <w:t>Fibrinogen alpha chain</w:t>
            </w:r>
          </w:p>
        </w:tc>
        <w:tc>
          <w:tcPr>
            <w:tcW w:w="3955" w:type="dxa"/>
          </w:tcPr>
          <w:p w14:paraId="09627115" w14:textId="15BBAFD9" w:rsidR="00C815CC" w:rsidRPr="002C1EA0" w:rsidRDefault="00C815CC" w:rsidP="00773A33">
            <w:r>
              <w:t>Fibrinogen is a precursor to fibrin, major component of blood clots</w:t>
            </w:r>
          </w:p>
        </w:tc>
      </w:tr>
      <w:tr w:rsidR="00C815CC" w14:paraId="0CEA8D9B" w14:textId="77777777" w:rsidTr="00C815CC">
        <w:tc>
          <w:tcPr>
            <w:tcW w:w="1435" w:type="dxa"/>
          </w:tcPr>
          <w:p w14:paraId="2413F33E" w14:textId="203434B5" w:rsidR="00C815CC" w:rsidRPr="002C1EA0" w:rsidRDefault="00C815CC" w:rsidP="00C815CC">
            <w:r>
              <w:t>FGB</w:t>
            </w:r>
          </w:p>
        </w:tc>
        <w:tc>
          <w:tcPr>
            <w:tcW w:w="3960" w:type="dxa"/>
          </w:tcPr>
          <w:p w14:paraId="2C6755A3" w14:textId="79D3857B" w:rsidR="00C815CC" w:rsidRPr="002C1EA0" w:rsidRDefault="00C815CC" w:rsidP="00C815CC">
            <w:r w:rsidRPr="00C815CC">
              <w:t xml:space="preserve">Fibrinogen </w:t>
            </w:r>
            <w:r>
              <w:t>beta</w:t>
            </w:r>
            <w:r w:rsidRPr="00C815CC">
              <w:t xml:space="preserve"> chain</w:t>
            </w:r>
          </w:p>
        </w:tc>
        <w:tc>
          <w:tcPr>
            <w:tcW w:w="3955" w:type="dxa"/>
          </w:tcPr>
          <w:p w14:paraId="134D05F7" w14:textId="47792DC3" w:rsidR="00C815CC" w:rsidRPr="002C1EA0" w:rsidRDefault="00C815CC" w:rsidP="00C815CC">
            <w:r>
              <w:t>Fibrinogen is a precursor to fibrin, major component of blood clots</w:t>
            </w:r>
          </w:p>
        </w:tc>
      </w:tr>
      <w:tr w:rsidR="00C815CC" w14:paraId="7EF76788" w14:textId="77777777" w:rsidTr="00C815CC">
        <w:tc>
          <w:tcPr>
            <w:tcW w:w="1435" w:type="dxa"/>
          </w:tcPr>
          <w:p w14:paraId="1D47219E" w14:textId="02EE0647" w:rsidR="00C815CC" w:rsidRPr="002C1EA0" w:rsidRDefault="00C815CC" w:rsidP="00C815CC">
            <w:r w:rsidRPr="00C815CC">
              <w:t>HELLS</w:t>
            </w:r>
          </w:p>
        </w:tc>
        <w:tc>
          <w:tcPr>
            <w:tcW w:w="3960" w:type="dxa"/>
          </w:tcPr>
          <w:p w14:paraId="4CE1679D" w14:textId="422A85DA" w:rsidR="00C815CC" w:rsidRPr="002C1EA0" w:rsidRDefault="00C815CC" w:rsidP="00C815CC">
            <w:r w:rsidRPr="00C815CC">
              <w:t>Helicase, lymphoid specific</w:t>
            </w:r>
          </w:p>
        </w:tc>
        <w:tc>
          <w:tcPr>
            <w:tcW w:w="3955" w:type="dxa"/>
          </w:tcPr>
          <w:p w14:paraId="7E50DB3B" w14:textId="0BE70A7A" w:rsidR="00C815CC" w:rsidRPr="002C1EA0" w:rsidRDefault="00C815CC" w:rsidP="00C815CC">
            <w:r>
              <w:t>Cellular proliferation</w:t>
            </w:r>
          </w:p>
        </w:tc>
      </w:tr>
      <w:tr w:rsidR="00C815CC" w14:paraId="1FC49669" w14:textId="77777777" w:rsidTr="00C815CC">
        <w:tc>
          <w:tcPr>
            <w:tcW w:w="1435" w:type="dxa"/>
          </w:tcPr>
          <w:p w14:paraId="073F08EB" w14:textId="72BCFF9C" w:rsidR="00C815CC" w:rsidRPr="00C815CC" w:rsidRDefault="00C815CC" w:rsidP="00C815CC">
            <w:r w:rsidRPr="00C815CC">
              <w:t>FGFR1OP2</w:t>
            </w:r>
          </w:p>
        </w:tc>
        <w:tc>
          <w:tcPr>
            <w:tcW w:w="3960" w:type="dxa"/>
          </w:tcPr>
          <w:p w14:paraId="1845D001" w14:textId="43A20A3B" w:rsidR="00C815CC" w:rsidRPr="00C815CC" w:rsidRDefault="00C815CC" w:rsidP="00C815CC">
            <w:r w:rsidRPr="00C815CC">
              <w:t xml:space="preserve">FGFR1 oncogene partner 2 </w:t>
            </w:r>
            <w:proofErr w:type="gramStart"/>
            <w:r w:rsidRPr="00C815CC">
              <w:t>homolog</w:t>
            </w:r>
            <w:proofErr w:type="gramEnd"/>
          </w:p>
        </w:tc>
        <w:tc>
          <w:tcPr>
            <w:tcW w:w="3955" w:type="dxa"/>
          </w:tcPr>
          <w:p w14:paraId="4949656B" w14:textId="4B74521D" w:rsidR="00C815CC" w:rsidRPr="002C1EA0" w:rsidRDefault="00C815CC" w:rsidP="00C815CC">
            <w:r>
              <w:t>Involved in wound healing</w:t>
            </w:r>
          </w:p>
        </w:tc>
      </w:tr>
    </w:tbl>
    <w:p w14:paraId="47C28BC7" w14:textId="34CDC438" w:rsidR="00152553" w:rsidRDefault="00152553">
      <w:pPr>
        <w:rPr>
          <w:b/>
          <w:bCs/>
          <w:u w:val="single"/>
        </w:rPr>
      </w:pPr>
      <w:r>
        <w:rPr>
          <w:b/>
          <w:bCs/>
          <w:u w:val="single"/>
        </w:rPr>
        <w:br w:type="page"/>
      </w:r>
    </w:p>
    <w:p w14:paraId="052759EE" w14:textId="406397C7" w:rsidR="007147EF" w:rsidRPr="00152553" w:rsidRDefault="007147EF" w:rsidP="00F83160">
      <w:pPr>
        <w:rPr>
          <w:b/>
          <w:bCs/>
          <w:u w:val="single"/>
        </w:rPr>
      </w:pPr>
      <w:r w:rsidRPr="00152553">
        <w:rPr>
          <w:b/>
          <w:bCs/>
          <w:u w:val="single"/>
        </w:rPr>
        <w:lastRenderedPageBreak/>
        <w:t>Parallel Selection</w:t>
      </w:r>
    </w:p>
    <w:p w14:paraId="43F10E5B" w14:textId="0E186117" w:rsidR="007147EF" w:rsidRDefault="007147EF" w:rsidP="00F83160">
      <w:r>
        <w:t>Composite Statistic top 1%</w:t>
      </w:r>
    </w:p>
    <w:p w14:paraId="47C1BA99" w14:textId="77777777" w:rsidR="007147EF" w:rsidRDefault="007147EF" w:rsidP="00F83160"/>
    <w:p w14:paraId="22469DE7" w14:textId="596D2581" w:rsidR="007147EF" w:rsidRDefault="007147EF" w:rsidP="00F83160">
      <w:r>
        <w:rPr>
          <w:noProof/>
        </w:rPr>
        <w:drawing>
          <wp:inline distT="0" distB="0" distL="0" distR="0" wp14:anchorId="2D5C08DA" wp14:editId="09F15F7E">
            <wp:extent cx="3306536" cy="3306536"/>
            <wp:effectExtent l="0" t="0" r="0" b="0"/>
            <wp:docPr id="8400940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094040" name="Picture 840094040"/>
                    <pic:cNvPicPr/>
                  </pic:nvPicPr>
                  <pic:blipFill>
                    <a:blip r:embed="rId12"/>
                    <a:stretch>
                      <a:fillRect/>
                    </a:stretch>
                  </pic:blipFill>
                  <pic:spPr>
                    <a:xfrm>
                      <a:off x="0" y="0"/>
                      <a:ext cx="3312953" cy="3312953"/>
                    </a:xfrm>
                    <a:prstGeom prst="rect">
                      <a:avLst/>
                    </a:prstGeom>
                  </pic:spPr>
                </pic:pic>
              </a:graphicData>
            </a:graphic>
          </wp:inline>
        </w:drawing>
      </w:r>
    </w:p>
    <w:p w14:paraId="50FC7BF0" w14:textId="77777777" w:rsidR="009C0C10" w:rsidRDefault="009C0C10" w:rsidP="009C0C10">
      <w:pPr>
        <w:rPr>
          <w:noProof/>
        </w:rPr>
      </w:pPr>
      <w:r>
        <w:rPr>
          <w:noProof/>
        </w:rPr>
        <w:t xml:space="preserve">Genes in all three lists: </w:t>
      </w:r>
      <w:r w:rsidRPr="002C1EA0">
        <w:rPr>
          <w:noProof/>
        </w:rPr>
        <w:t>BMPER</w:t>
      </w:r>
      <w:r>
        <w:rPr>
          <w:noProof/>
        </w:rPr>
        <w:t xml:space="preserve">, </w:t>
      </w:r>
      <w:r w:rsidRPr="002C1EA0">
        <w:rPr>
          <w:noProof/>
        </w:rPr>
        <w:t>NUDT4</w:t>
      </w:r>
      <w:r>
        <w:rPr>
          <w:noProof/>
        </w:rPr>
        <w:t xml:space="preserve">, </w:t>
      </w:r>
      <w:r w:rsidRPr="002C1EA0">
        <w:rPr>
          <w:noProof/>
        </w:rPr>
        <w:t>TENM3</w:t>
      </w:r>
    </w:p>
    <w:tbl>
      <w:tblPr>
        <w:tblStyle w:val="TableGrid"/>
        <w:tblW w:w="0" w:type="auto"/>
        <w:tblLook w:val="04A0" w:firstRow="1" w:lastRow="0" w:firstColumn="1" w:lastColumn="0" w:noHBand="0" w:noVBand="1"/>
      </w:tblPr>
      <w:tblGrid>
        <w:gridCol w:w="1435"/>
        <w:gridCol w:w="3870"/>
        <w:gridCol w:w="4045"/>
      </w:tblGrid>
      <w:tr w:rsidR="009C0C10" w14:paraId="36FC01EB" w14:textId="77777777" w:rsidTr="00773A33">
        <w:tc>
          <w:tcPr>
            <w:tcW w:w="1435" w:type="dxa"/>
          </w:tcPr>
          <w:p w14:paraId="012B85C3" w14:textId="77777777" w:rsidR="009C0C10" w:rsidRDefault="009C0C10" w:rsidP="00773A33">
            <w:pPr>
              <w:rPr>
                <w:u w:val="single"/>
              </w:rPr>
            </w:pPr>
            <w:r>
              <w:rPr>
                <w:u w:val="single"/>
              </w:rPr>
              <w:t>Gene</w:t>
            </w:r>
          </w:p>
        </w:tc>
        <w:tc>
          <w:tcPr>
            <w:tcW w:w="3870" w:type="dxa"/>
          </w:tcPr>
          <w:p w14:paraId="7DB74448" w14:textId="77777777" w:rsidR="009C0C10" w:rsidRDefault="009C0C10" w:rsidP="00773A33">
            <w:pPr>
              <w:rPr>
                <w:u w:val="single"/>
              </w:rPr>
            </w:pPr>
            <w:r>
              <w:rPr>
                <w:u w:val="single"/>
              </w:rPr>
              <w:t>Name</w:t>
            </w:r>
          </w:p>
        </w:tc>
        <w:tc>
          <w:tcPr>
            <w:tcW w:w="4045" w:type="dxa"/>
          </w:tcPr>
          <w:p w14:paraId="7AC37211" w14:textId="77777777" w:rsidR="009C0C10" w:rsidRDefault="009C0C10" w:rsidP="00773A33">
            <w:pPr>
              <w:rPr>
                <w:u w:val="single"/>
              </w:rPr>
            </w:pPr>
            <w:r>
              <w:rPr>
                <w:u w:val="single"/>
              </w:rPr>
              <w:t>Function</w:t>
            </w:r>
          </w:p>
        </w:tc>
      </w:tr>
      <w:tr w:rsidR="009C0C10" w14:paraId="78D759EA" w14:textId="77777777" w:rsidTr="00773A33">
        <w:tc>
          <w:tcPr>
            <w:tcW w:w="1435" w:type="dxa"/>
          </w:tcPr>
          <w:p w14:paraId="7CE26511" w14:textId="77777777" w:rsidR="009C0C10" w:rsidRPr="002C1EA0" w:rsidRDefault="009C0C10" w:rsidP="00773A33">
            <w:r w:rsidRPr="002C1EA0">
              <w:t>BMPER</w:t>
            </w:r>
          </w:p>
        </w:tc>
        <w:tc>
          <w:tcPr>
            <w:tcW w:w="3870" w:type="dxa"/>
          </w:tcPr>
          <w:p w14:paraId="144C2F12" w14:textId="77777777" w:rsidR="009C0C10" w:rsidRPr="002C1EA0" w:rsidRDefault="009C0C10" w:rsidP="00773A33">
            <w:r w:rsidRPr="002C1EA0">
              <w:t>BMP Binding Endothelial Regulator</w:t>
            </w:r>
          </w:p>
        </w:tc>
        <w:tc>
          <w:tcPr>
            <w:tcW w:w="4045" w:type="dxa"/>
          </w:tcPr>
          <w:p w14:paraId="49B67C9C" w14:textId="77777777" w:rsidR="009C0C10" w:rsidRPr="002C1EA0" w:rsidRDefault="009C0C10" w:rsidP="00773A33">
            <w:r w:rsidRPr="002C1EA0">
              <w:t>Regulates</w:t>
            </w:r>
            <w:r>
              <w:t xml:space="preserve"> bone and cartilage growth, endothelial </w:t>
            </w:r>
            <w:hyperlink r:id="rId13" w:history="1">
              <w:r w:rsidRPr="00DC5737">
                <w:rPr>
                  <w:rStyle w:val="Hyperlink"/>
                </w:rPr>
                <w:t>angiogenesis</w:t>
              </w:r>
            </w:hyperlink>
            <w:r>
              <w:t xml:space="preserve"> </w:t>
            </w:r>
          </w:p>
        </w:tc>
      </w:tr>
      <w:tr w:rsidR="009C0C10" w14:paraId="6256C2FA" w14:textId="77777777" w:rsidTr="00773A33">
        <w:tc>
          <w:tcPr>
            <w:tcW w:w="1435" w:type="dxa"/>
          </w:tcPr>
          <w:p w14:paraId="78A15FC3" w14:textId="77777777" w:rsidR="009C0C10" w:rsidRPr="002C1EA0" w:rsidRDefault="009C0C10" w:rsidP="00773A33">
            <w:r w:rsidRPr="002C1EA0">
              <w:t>NUDT4</w:t>
            </w:r>
          </w:p>
        </w:tc>
        <w:tc>
          <w:tcPr>
            <w:tcW w:w="3870" w:type="dxa"/>
          </w:tcPr>
          <w:p w14:paraId="61E3C27C" w14:textId="77777777" w:rsidR="009C0C10" w:rsidRPr="002C1EA0" w:rsidRDefault="009C0C10" w:rsidP="00773A33">
            <w:proofErr w:type="spellStart"/>
            <w:r w:rsidRPr="002C1EA0">
              <w:t>Nudix</w:t>
            </w:r>
            <w:proofErr w:type="spellEnd"/>
            <w:r w:rsidRPr="002C1EA0">
              <w:t xml:space="preserve"> Hydrolase</w:t>
            </w:r>
          </w:p>
        </w:tc>
        <w:tc>
          <w:tcPr>
            <w:tcW w:w="4045" w:type="dxa"/>
          </w:tcPr>
          <w:p w14:paraId="79A8F89E" w14:textId="77777777" w:rsidR="009C0C10" w:rsidRPr="002C1EA0" w:rsidRDefault="009C0C10" w:rsidP="00773A33">
            <w:r>
              <w:t>“R</w:t>
            </w:r>
            <w:r w:rsidRPr="00DC5737">
              <w:t xml:space="preserve">egulates the turnover of </w:t>
            </w:r>
            <w:proofErr w:type="spellStart"/>
            <w:r w:rsidRPr="00DC5737">
              <w:t>diphosphoinositol</w:t>
            </w:r>
            <w:proofErr w:type="spellEnd"/>
            <w:r w:rsidRPr="00DC5737">
              <w:t xml:space="preserve"> polyphosphates</w:t>
            </w:r>
            <w:r>
              <w:t>”</w:t>
            </w:r>
          </w:p>
        </w:tc>
      </w:tr>
      <w:tr w:rsidR="009C0C10" w14:paraId="5AEF2595" w14:textId="77777777" w:rsidTr="00773A33">
        <w:tc>
          <w:tcPr>
            <w:tcW w:w="1435" w:type="dxa"/>
          </w:tcPr>
          <w:p w14:paraId="3582DB25" w14:textId="77777777" w:rsidR="009C0C10" w:rsidRPr="002C1EA0" w:rsidRDefault="009C0C10" w:rsidP="00773A33">
            <w:r w:rsidRPr="002C1EA0">
              <w:t>TENM3</w:t>
            </w:r>
          </w:p>
        </w:tc>
        <w:tc>
          <w:tcPr>
            <w:tcW w:w="3870" w:type="dxa"/>
          </w:tcPr>
          <w:p w14:paraId="781DEA9D" w14:textId="77777777" w:rsidR="009C0C10" w:rsidRPr="002C1EA0" w:rsidRDefault="009C0C10" w:rsidP="00773A33">
            <w:proofErr w:type="spellStart"/>
            <w:r w:rsidRPr="002C1EA0">
              <w:t>Teneurin</w:t>
            </w:r>
            <w:proofErr w:type="spellEnd"/>
            <w:r w:rsidRPr="002C1EA0">
              <w:t xml:space="preserve"> Transmembrane Protein</w:t>
            </w:r>
          </w:p>
        </w:tc>
        <w:tc>
          <w:tcPr>
            <w:tcW w:w="4045" w:type="dxa"/>
          </w:tcPr>
          <w:p w14:paraId="2EBE7083" w14:textId="77777777" w:rsidR="009C0C10" w:rsidRPr="002C1EA0" w:rsidRDefault="009C0C10" w:rsidP="00773A33">
            <w:r>
              <w:t>Visual system, cell adhesion</w:t>
            </w:r>
          </w:p>
        </w:tc>
      </w:tr>
    </w:tbl>
    <w:p w14:paraId="0B22CC18" w14:textId="18456A80" w:rsidR="00152553" w:rsidRDefault="009C0C10" w:rsidP="00F83160">
      <w:r>
        <w:t>*</w:t>
      </w:r>
      <w:r w:rsidRPr="00DC1007">
        <w:t>BMPER and TENM3 both seem relevant to visual system, especially retinal blood vessel development</w:t>
      </w:r>
    </w:p>
    <w:p w14:paraId="665A6D23" w14:textId="77777777" w:rsidR="00264555" w:rsidRDefault="00264555" w:rsidP="00F83160"/>
    <w:tbl>
      <w:tblPr>
        <w:tblStyle w:val="TableGrid"/>
        <w:tblW w:w="0" w:type="auto"/>
        <w:tblLook w:val="04A0" w:firstRow="1" w:lastRow="0" w:firstColumn="1" w:lastColumn="0" w:noHBand="0" w:noVBand="1"/>
      </w:tblPr>
      <w:tblGrid>
        <w:gridCol w:w="1012"/>
        <w:gridCol w:w="1012"/>
        <w:gridCol w:w="1012"/>
        <w:gridCol w:w="1011"/>
        <w:gridCol w:w="1011"/>
        <w:gridCol w:w="1011"/>
        <w:gridCol w:w="1113"/>
        <w:gridCol w:w="1113"/>
        <w:gridCol w:w="1055"/>
      </w:tblGrid>
      <w:tr w:rsidR="00264555" w:rsidRPr="00264555" w14:paraId="6A99DF3F" w14:textId="77777777" w:rsidTr="00264555">
        <w:trPr>
          <w:trHeight w:val="320"/>
        </w:trPr>
        <w:tc>
          <w:tcPr>
            <w:tcW w:w="1300" w:type="dxa"/>
            <w:noWrap/>
            <w:hideMark/>
          </w:tcPr>
          <w:p w14:paraId="23D967B9" w14:textId="77777777" w:rsidR="00264555" w:rsidRPr="00264555" w:rsidRDefault="00264555">
            <w:r w:rsidRPr="00264555">
              <w:t>Gene</w:t>
            </w:r>
          </w:p>
        </w:tc>
        <w:tc>
          <w:tcPr>
            <w:tcW w:w="1300" w:type="dxa"/>
            <w:noWrap/>
            <w:hideMark/>
          </w:tcPr>
          <w:p w14:paraId="666CEDB6" w14:textId="77777777" w:rsidR="00264555" w:rsidRPr="00264555" w:rsidRDefault="00264555">
            <w:r w:rsidRPr="00264555">
              <w:t>Species</w:t>
            </w:r>
          </w:p>
        </w:tc>
        <w:tc>
          <w:tcPr>
            <w:tcW w:w="1300" w:type="dxa"/>
            <w:noWrap/>
            <w:hideMark/>
          </w:tcPr>
          <w:p w14:paraId="7BE85739" w14:textId="77777777" w:rsidR="00264555" w:rsidRPr="00264555" w:rsidRDefault="00264555">
            <w:r w:rsidRPr="00264555">
              <w:t>Site</w:t>
            </w:r>
          </w:p>
        </w:tc>
        <w:tc>
          <w:tcPr>
            <w:tcW w:w="1300" w:type="dxa"/>
            <w:noWrap/>
            <w:hideMark/>
          </w:tcPr>
          <w:p w14:paraId="1B672C6E" w14:textId="77777777" w:rsidR="00264555" w:rsidRPr="00264555" w:rsidRDefault="00264555">
            <w:r w:rsidRPr="00264555">
              <w:t>Between exons</w:t>
            </w:r>
          </w:p>
        </w:tc>
        <w:tc>
          <w:tcPr>
            <w:tcW w:w="1300" w:type="dxa"/>
            <w:noWrap/>
            <w:hideMark/>
          </w:tcPr>
          <w:p w14:paraId="60204237" w14:textId="77777777" w:rsidR="00264555" w:rsidRPr="00264555" w:rsidRDefault="00264555">
            <w:r w:rsidRPr="00264555">
              <w:t>FST</w:t>
            </w:r>
          </w:p>
        </w:tc>
        <w:tc>
          <w:tcPr>
            <w:tcW w:w="1300" w:type="dxa"/>
            <w:noWrap/>
            <w:hideMark/>
          </w:tcPr>
          <w:p w14:paraId="5099120B" w14:textId="77777777" w:rsidR="00264555" w:rsidRPr="00264555" w:rsidRDefault="00264555">
            <w:r w:rsidRPr="00264555">
              <w:t>Type</w:t>
            </w:r>
          </w:p>
        </w:tc>
        <w:tc>
          <w:tcPr>
            <w:tcW w:w="1300" w:type="dxa"/>
            <w:noWrap/>
            <w:hideMark/>
          </w:tcPr>
          <w:p w14:paraId="1B561693" w14:textId="77777777" w:rsidR="00264555" w:rsidRPr="00264555" w:rsidRDefault="00264555">
            <w:r w:rsidRPr="00264555">
              <w:t>Pre-</w:t>
            </w:r>
            <w:proofErr w:type="spellStart"/>
            <w:r w:rsidRPr="00264555">
              <w:t>freq</w:t>
            </w:r>
            <w:proofErr w:type="spellEnd"/>
          </w:p>
        </w:tc>
        <w:tc>
          <w:tcPr>
            <w:tcW w:w="1300" w:type="dxa"/>
            <w:noWrap/>
            <w:hideMark/>
          </w:tcPr>
          <w:p w14:paraId="50ACD26E" w14:textId="77777777" w:rsidR="00264555" w:rsidRPr="00264555" w:rsidRDefault="00264555">
            <w:r w:rsidRPr="00264555">
              <w:t>Post-</w:t>
            </w:r>
            <w:proofErr w:type="spellStart"/>
            <w:r w:rsidRPr="00264555">
              <w:t>freq</w:t>
            </w:r>
            <w:proofErr w:type="spellEnd"/>
          </w:p>
        </w:tc>
        <w:tc>
          <w:tcPr>
            <w:tcW w:w="1300" w:type="dxa"/>
            <w:noWrap/>
            <w:hideMark/>
          </w:tcPr>
          <w:p w14:paraId="11119550" w14:textId="77777777" w:rsidR="00264555" w:rsidRPr="00264555" w:rsidRDefault="00264555">
            <w:r w:rsidRPr="00264555">
              <w:t>CpG increased?</w:t>
            </w:r>
          </w:p>
        </w:tc>
      </w:tr>
      <w:tr w:rsidR="00264555" w:rsidRPr="00264555" w14:paraId="28599AB8" w14:textId="77777777" w:rsidTr="00264555">
        <w:trPr>
          <w:trHeight w:val="320"/>
        </w:trPr>
        <w:tc>
          <w:tcPr>
            <w:tcW w:w="1300" w:type="dxa"/>
            <w:noWrap/>
            <w:hideMark/>
          </w:tcPr>
          <w:p w14:paraId="2C167524" w14:textId="77777777" w:rsidR="00264555" w:rsidRPr="00264555" w:rsidRDefault="00264555">
            <w:r w:rsidRPr="00264555">
              <w:t>BMPER</w:t>
            </w:r>
          </w:p>
        </w:tc>
        <w:tc>
          <w:tcPr>
            <w:tcW w:w="1300" w:type="dxa"/>
            <w:noWrap/>
            <w:hideMark/>
          </w:tcPr>
          <w:p w14:paraId="7498A637" w14:textId="77777777" w:rsidR="00264555" w:rsidRPr="00264555" w:rsidRDefault="00264555">
            <w:r w:rsidRPr="00264555">
              <w:t>CRA</w:t>
            </w:r>
          </w:p>
        </w:tc>
        <w:tc>
          <w:tcPr>
            <w:tcW w:w="1300" w:type="dxa"/>
            <w:noWrap/>
            <w:hideMark/>
          </w:tcPr>
          <w:p w14:paraId="1F2D7867" w14:textId="77777777" w:rsidR="00264555" w:rsidRPr="00264555" w:rsidRDefault="00264555" w:rsidP="00264555">
            <w:r w:rsidRPr="00264555">
              <w:t>46511099</w:t>
            </w:r>
          </w:p>
        </w:tc>
        <w:tc>
          <w:tcPr>
            <w:tcW w:w="1300" w:type="dxa"/>
            <w:noWrap/>
            <w:hideMark/>
          </w:tcPr>
          <w:p w14:paraId="2E70DAF7" w14:textId="77777777" w:rsidR="00264555" w:rsidRPr="00264555" w:rsidRDefault="00264555">
            <w:r w:rsidRPr="00264555">
              <w:t>3,4</w:t>
            </w:r>
          </w:p>
        </w:tc>
        <w:tc>
          <w:tcPr>
            <w:tcW w:w="1300" w:type="dxa"/>
            <w:noWrap/>
            <w:hideMark/>
          </w:tcPr>
          <w:p w14:paraId="3A8CFD83" w14:textId="77777777" w:rsidR="00264555" w:rsidRPr="00264555" w:rsidRDefault="00264555" w:rsidP="00264555">
            <w:r w:rsidRPr="00264555">
              <w:t>0.246</w:t>
            </w:r>
          </w:p>
        </w:tc>
        <w:tc>
          <w:tcPr>
            <w:tcW w:w="1300" w:type="dxa"/>
            <w:noWrap/>
            <w:hideMark/>
          </w:tcPr>
          <w:p w14:paraId="4DE664E1" w14:textId="77777777" w:rsidR="00264555" w:rsidRPr="00264555" w:rsidRDefault="00264555">
            <w:r w:rsidRPr="00264555">
              <w:t>CpG</w:t>
            </w:r>
          </w:p>
        </w:tc>
        <w:tc>
          <w:tcPr>
            <w:tcW w:w="1300" w:type="dxa"/>
            <w:noWrap/>
            <w:hideMark/>
          </w:tcPr>
          <w:p w14:paraId="1AB8E0DC" w14:textId="77777777" w:rsidR="00264555" w:rsidRPr="00264555" w:rsidRDefault="00264555" w:rsidP="00264555">
            <w:r w:rsidRPr="00264555">
              <w:t>0.5</w:t>
            </w:r>
          </w:p>
        </w:tc>
        <w:tc>
          <w:tcPr>
            <w:tcW w:w="1300" w:type="dxa"/>
            <w:noWrap/>
            <w:hideMark/>
          </w:tcPr>
          <w:p w14:paraId="41971896" w14:textId="77777777" w:rsidR="00264555" w:rsidRPr="00264555" w:rsidRDefault="00264555" w:rsidP="00264555">
            <w:r w:rsidRPr="00264555">
              <w:t>0.91666667</w:t>
            </w:r>
          </w:p>
        </w:tc>
        <w:tc>
          <w:tcPr>
            <w:tcW w:w="1300" w:type="dxa"/>
            <w:noWrap/>
            <w:hideMark/>
          </w:tcPr>
          <w:p w14:paraId="5C9702F7" w14:textId="77777777" w:rsidR="00264555" w:rsidRPr="00264555" w:rsidRDefault="00264555" w:rsidP="00264555">
            <w:r w:rsidRPr="00264555">
              <w:t>TRUE</w:t>
            </w:r>
          </w:p>
        </w:tc>
      </w:tr>
      <w:tr w:rsidR="00264555" w:rsidRPr="00264555" w14:paraId="07C4E8E3" w14:textId="77777777" w:rsidTr="00264555">
        <w:trPr>
          <w:trHeight w:val="320"/>
        </w:trPr>
        <w:tc>
          <w:tcPr>
            <w:tcW w:w="1300" w:type="dxa"/>
            <w:noWrap/>
            <w:hideMark/>
          </w:tcPr>
          <w:p w14:paraId="10914848" w14:textId="77777777" w:rsidR="00264555" w:rsidRPr="00264555" w:rsidRDefault="00264555" w:rsidP="00264555"/>
        </w:tc>
        <w:tc>
          <w:tcPr>
            <w:tcW w:w="1300" w:type="dxa"/>
            <w:noWrap/>
            <w:hideMark/>
          </w:tcPr>
          <w:p w14:paraId="308EB7EA" w14:textId="77777777" w:rsidR="00264555" w:rsidRPr="00264555" w:rsidRDefault="00264555">
            <w:r w:rsidRPr="00264555">
              <w:t>FOR</w:t>
            </w:r>
          </w:p>
        </w:tc>
        <w:tc>
          <w:tcPr>
            <w:tcW w:w="1300" w:type="dxa"/>
            <w:noWrap/>
            <w:hideMark/>
          </w:tcPr>
          <w:p w14:paraId="6E3269F7" w14:textId="77777777" w:rsidR="00264555" w:rsidRPr="00264555" w:rsidRDefault="00264555" w:rsidP="00264555">
            <w:r w:rsidRPr="00264555">
              <w:t>46576940</w:t>
            </w:r>
          </w:p>
        </w:tc>
        <w:tc>
          <w:tcPr>
            <w:tcW w:w="1300" w:type="dxa"/>
            <w:noWrap/>
            <w:hideMark/>
          </w:tcPr>
          <w:p w14:paraId="1F182065" w14:textId="77777777" w:rsidR="00264555" w:rsidRPr="00264555" w:rsidRDefault="00264555">
            <w:r w:rsidRPr="00264555">
              <w:t>12,13</w:t>
            </w:r>
          </w:p>
        </w:tc>
        <w:tc>
          <w:tcPr>
            <w:tcW w:w="1300" w:type="dxa"/>
            <w:noWrap/>
            <w:hideMark/>
          </w:tcPr>
          <w:p w14:paraId="7B9F7950" w14:textId="77777777" w:rsidR="00264555" w:rsidRPr="00264555" w:rsidRDefault="00264555" w:rsidP="00264555">
            <w:r w:rsidRPr="00264555">
              <w:t>0.402</w:t>
            </w:r>
          </w:p>
        </w:tc>
        <w:tc>
          <w:tcPr>
            <w:tcW w:w="1300" w:type="dxa"/>
            <w:noWrap/>
            <w:hideMark/>
          </w:tcPr>
          <w:p w14:paraId="2FFDDBDD" w14:textId="77777777" w:rsidR="00264555" w:rsidRPr="00264555" w:rsidRDefault="00264555">
            <w:r w:rsidRPr="00264555">
              <w:t>CpG</w:t>
            </w:r>
          </w:p>
        </w:tc>
        <w:tc>
          <w:tcPr>
            <w:tcW w:w="1300" w:type="dxa"/>
            <w:noWrap/>
            <w:hideMark/>
          </w:tcPr>
          <w:p w14:paraId="38E8730B" w14:textId="77777777" w:rsidR="00264555" w:rsidRPr="00264555" w:rsidRDefault="00264555" w:rsidP="00264555">
            <w:r w:rsidRPr="00264555">
              <w:t>0</w:t>
            </w:r>
          </w:p>
        </w:tc>
        <w:tc>
          <w:tcPr>
            <w:tcW w:w="1300" w:type="dxa"/>
            <w:noWrap/>
            <w:hideMark/>
          </w:tcPr>
          <w:p w14:paraId="48924AF5" w14:textId="77777777" w:rsidR="00264555" w:rsidRPr="00264555" w:rsidRDefault="00264555" w:rsidP="00264555">
            <w:r w:rsidRPr="00264555">
              <w:t>0.35714286</w:t>
            </w:r>
          </w:p>
        </w:tc>
        <w:tc>
          <w:tcPr>
            <w:tcW w:w="1300" w:type="dxa"/>
            <w:noWrap/>
            <w:hideMark/>
          </w:tcPr>
          <w:p w14:paraId="2F526A4D" w14:textId="77777777" w:rsidR="00264555" w:rsidRPr="00264555" w:rsidRDefault="00264555" w:rsidP="00264555">
            <w:r w:rsidRPr="00264555">
              <w:t>TRUE</w:t>
            </w:r>
          </w:p>
        </w:tc>
      </w:tr>
      <w:tr w:rsidR="00264555" w:rsidRPr="00264555" w14:paraId="4B3A44D6" w14:textId="77777777" w:rsidTr="00264555">
        <w:trPr>
          <w:trHeight w:val="320"/>
        </w:trPr>
        <w:tc>
          <w:tcPr>
            <w:tcW w:w="1300" w:type="dxa"/>
            <w:noWrap/>
            <w:hideMark/>
          </w:tcPr>
          <w:p w14:paraId="282708EF" w14:textId="77777777" w:rsidR="00264555" w:rsidRPr="00264555" w:rsidRDefault="00264555" w:rsidP="00264555"/>
        </w:tc>
        <w:tc>
          <w:tcPr>
            <w:tcW w:w="1300" w:type="dxa"/>
            <w:noWrap/>
            <w:hideMark/>
          </w:tcPr>
          <w:p w14:paraId="7C8E82B3" w14:textId="77777777" w:rsidR="00264555" w:rsidRPr="00264555" w:rsidRDefault="00264555"/>
        </w:tc>
        <w:tc>
          <w:tcPr>
            <w:tcW w:w="1300" w:type="dxa"/>
            <w:noWrap/>
            <w:hideMark/>
          </w:tcPr>
          <w:p w14:paraId="023910FB" w14:textId="77777777" w:rsidR="00264555" w:rsidRPr="00264555" w:rsidRDefault="00264555" w:rsidP="00264555">
            <w:r w:rsidRPr="00264555">
              <w:t>46602867</w:t>
            </w:r>
          </w:p>
        </w:tc>
        <w:tc>
          <w:tcPr>
            <w:tcW w:w="1300" w:type="dxa"/>
            <w:noWrap/>
            <w:hideMark/>
          </w:tcPr>
          <w:p w14:paraId="624D1BB6" w14:textId="77777777" w:rsidR="00264555" w:rsidRPr="00264555" w:rsidRDefault="00264555">
            <w:r w:rsidRPr="00264555">
              <w:t>14,15</w:t>
            </w:r>
          </w:p>
        </w:tc>
        <w:tc>
          <w:tcPr>
            <w:tcW w:w="1300" w:type="dxa"/>
            <w:noWrap/>
            <w:hideMark/>
          </w:tcPr>
          <w:p w14:paraId="432D0D9B" w14:textId="77777777" w:rsidR="00264555" w:rsidRPr="00264555" w:rsidRDefault="00264555" w:rsidP="00264555">
            <w:r w:rsidRPr="00264555">
              <w:t>0.376</w:t>
            </w:r>
          </w:p>
        </w:tc>
        <w:tc>
          <w:tcPr>
            <w:tcW w:w="1300" w:type="dxa"/>
            <w:noWrap/>
            <w:hideMark/>
          </w:tcPr>
          <w:p w14:paraId="326FC0C9" w14:textId="77777777" w:rsidR="00264555" w:rsidRPr="00264555" w:rsidRDefault="00264555">
            <w:r w:rsidRPr="00264555">
              <w:t>CpG</w:t>
            </w:r>
          </w:p>
        </w:tc>
        <w:tc>
          <w:tcPr>
            <w:tcW w:w="1300" w:type="dxa"/>
            <w:noWrap/>
            <w:hideMark/>
          </w:tcPr>
          <w:p w14:paraId="0443B1D2" w14:textId="77777777" w:rsidR="00264555" w:rsidRPr="00264555" w:rsidRDefault="00264555" w:rsidP="00264555">
            <w:r w:rsidRPr="00264555">
              <w:t>0.9375</w:t>
            </w:r>
          </w:p>
        </w:tc>
        <w:tc>
          <w:tcPr>
            <w:tcW w:w="1300" w:type="dxa"/>
            <w:noWrap/>
            <w:hideMark/>
          </w:tcPr>
          <w:p w14:paraId="34096DC0" w14:textId="77777777" w:rsidR="00264555" w:rsidRPr="00264555" w:rsidRDefault="00264555" w:rsidP="00264555">
            <w:r w:rsidRPr="00264555">
              <w:t>0.58333333</w:t>
            </w:r>
          </w:p>
        </w:tc>
        <w:tc>
          <w:tcPr>
            <w:tcW w:w="1300" w:type="dxa"/>
            <w:noWrap/>
            <w:hideMark/>
          </w:tcPr>
          <w:p w14:paraId="68C43BE2" w14:textId="77777777" w:rsidR="00264555" w:rsidRPr="00264555" w:rsidRDefault="00264555" w:rsidP="00264555">
            <w:r w:rsidRPr="00264555">
              <w:t>FALSE</w:t>
            </w:r>
          </w:p>
        </w:tc>
      </w:tr>
      <w:tr w:rsidR="00264555" w:rsidRPr="00264555" w14:paraId="64A8804A" w14:textId="77777777" w:rsidTr="00264555">
        <w:trPr>
          <w:trHeight w:val="320"/>
        </w:trPr>
        <w:tc>
          <w:tcPr>
            <w:tcW w:w="1300" w:type="dxa"/>
            <w:noWrap/>
            <w:hideMark/>
          </w:tcPr>
          <w:p w14:paraId="156FA9A0" w14:textId="77777777" w:rsidR="00264555" w:rsidRPr="00264555" w:rsidRDefault="00264555" w:rsidP="00264555"/>
        </w:tc>
        <w:tc>
          <w:tcPr>
            <w:tcW w:w="1300" w:type="dxa"/>
            <w:noWrap/>
            <w:hideMark/>
          </w:tcPr>
          <w:p w14:paraId="77CB1778" w14:textId="77777777" w:rsidR="00264555" w:rsidRPr="00264555" w:rsidRDefault="00264555"/>
        </w:tc>
        <w:tc>
          <w:tcPr>
            <w:tcW w:w="1300" w:type="dxa"/>
            <w:noWrap/>
            <w:hideMark/>
          </w:tcPr>
          <w:p w14:paraId="45504736" w14:textId="77777777" w:rsidR="00264555" w:rsidRPr="00264555" w:rsidRDefault="00264555" w:rsidP="00264555">
            <w:r w:rsidRPr="00264555">
              <w:t>46580935</w:t>
            </w:r>
          </w:p>
        </w:tc>
        <w:tc>
          <w:tcPr>
            <w:tcW w:w="1300" w:type="dxa"/>
            <w:noWrap/>
            <w:hideMark/>
          </w:tcPr>
          <w:p w14:paraId="33C8BCC2" w14:textId="77777777" w:rsidR="00264555" w:rsidRPr="00264555" w:rsidRDefault="00264555">
            <w:r w:rsidRPr="00264555">
              <w:t>13,14</w:t>
            </w:r>
          </w:p>
        </w:tc>
        <w:tc>
          <w:tcPr>
            <w:tcW w:w="1300" w:type="dxa"/>
            <w:noWrap/>
            <w:hideMark/>
          </w:tcPr>
          <w:p w14:paraId="36FE25A9" w14:textId="77777777" w:rsidR="00264555" w:rsidRPr="00264555" w:rsidRDefault="00264555" w:rsidP="00264555">
            <w:r w:rsidRPr="00264555">
              <w:t>0.331</w:t>
            </w:r>
          </w:p>
        </w:tc>
        <w:tc>
          <w:tcPr>
            <w:tcW w:w="1300" w:type="dxa"/>
            <w:noWrap/>
            <w:hideMark/>
          </w:tcPr>
          <w:p w14:paraId="4EF78D4D" w14:textId="77777777" w:rsidR="00264555" w:rsidRPr="00264555" w:rsidRDefault="00264555">
            <w:r w:rsidRPr="00264555">
              <w:t>CpG</w:t>
            </w:r>
          </w:p>
        </w:tc>
        <w:tc>
          <w:tcPr>
            <w:tcW w:w="1300" w:type="dxa"/>
            <w:noWrap/>
            <w:hideMark/>
          </w:tcPr>
          <w:p w14:paraId="09F492B3" w14:textId="77777777" w:rsidR="00264555" w:rsidRPr="00264555" w:rsidRDefault="00264555" w:rsidP="00264555">
            <w:r w:rsidRPr="00264555">
              <w:t>0</w:t>
            </w:r>
          </w:p>
        </w:tc>
        <w:tc>
          <w:tcPr>
            <w:tcW w:w="1300" w:type="dxa"/>
            <w:noWrap/>
            <w:hideMark/>
          </w:tcPr>
          <w:p w14:paraId="06AC9AB2" w14:textId="77777777" w:rsidR="00264555" w:rsidRPr="00264555" w:rsidRDefault="00264555" w:rsidP="00264555">
            <w:r w:rsidRPr="00264555">
              <w:t>0.42857143</w:t>
            </w:r>
          </w:p>
        </w:tc>
        <w:tc>
          <w:tcPr>
            <w:tcW w:w="1300" w:type="dxa"/>
            <w:noWrap/>
            <w:hideMark/>
          </w:tcPr>
          <w:p w14:paraId="26B764F3" w14:textId="77777777" w:rsidR="00264555" w:rsidRPr="00264555" w:rsidRDefault="00264555" w:rsidP="00264555">
            <w:r w:rsidRPr="00264555">
              <w:t>TRUE</w:t>
            </w:r>
          </w:p>
        </w:tc>
      </w:tr>
      <w:tr w:rsidR="00264555" w:rsidRPr="00264555" w14:paraId="39AB69B3" w14:textId="77777777" w:rsidTr="00264555">
        <w:trPr>
          <w:trHeight w:val="320"/>
        </w:trPr>
        <w:tc>
          <w:tcPr>
            <w:tcW w:w="1300" w:type="dxa"/>
            <w:noWrap/>
            <w:hideMark/>
          </w:tcPr>
          <w:p w14:paraId="2F4E71B2" w14:textId="77777777" w:rsidR="00264555" w:rsidRPr="00264555" w:rsidRDefault="00264555" w:rsidP="00264555"/>
        </w:tc>
        <w:tc>
          <w:tcPr>
            <w:tcW w:w="1300" w:type="dxa"/>
            <w:noWrap/>
            <w:hideMark/>
          </w:tcPr>
          <w:p w14:paraId="6F6C9932" w14:textId="77777777" w:rsidR="00264555" w:rsidRPr="00264555" w:rsidRDefault="00264555"/>
        </w:tc>
        <w:tc>
          <w:tcPr>
            <w:tcW w:w="1300" w:type="dxa"/>
            <w:noWrap/>
            <w:hideMark/>
          </w:tcPr>
          <w:p w14:paraId="343E03B5" w14:textId="77777777" w:rsidR="00264555" w:rsidRPr="00264555" w:rsidRDefault="00264555" w:rsidP="00264555">
            <w:r w:rsidRPr="00264555">
              <w:t>46584598</w:t>
            </w:r>
          </w:p>
        </w:tc>
        <w:tc>
          <w:tcPr>
            <w:tcW w:w="1300" w:type="dxa"/>
            <w:noWrap/>
            <w:hideMark/>
          </w:tcPr>
          <w:p w14:paraId="4A210A00" w14:textId="77777777" w:rsidR="00264555" w:rsidRPr="00264555" w:rsidRDefault="00264555">
            <w:r w:rsidRPr="00264555">
              <w:t>9,10</w:t>
            </w:r>
          </w:p>
        </w:tc>
        <w:tc>
          <w:tcPr>
            <w:tcW w:w="1300" w:type="dxa"/>
            <w:noWrap/>
            <w:hideMark/>
          </w:tcPr>
          <w:p w14:paraId="70897445" w14:textId="77777777" w:rsidR="00264555" w:rsidRPr="00264555" w:rsidRDefault="00264555" w:rsidP="00264555">
            <w:r w:rsidRPr="00264555">
              <w:t>0.328</w:t>
            </w:r>
          </w:p>
        </w:tc>
        <w:tc>
          <w:tcPr>
            <w:tcW w:w="1300" w:type="dxa"/>
            <w:noWrap/>
            <w:hideMark/>
          </w:tcPr>
          <w:p w14:paraId="643E65D6" w14:textId="77777777" w:rsidR="00264555" w:rsidRPr="00264555" w:rsidRDefault="00264555">
            <w:r w:rsidRPr="00264555">
              <w:t>CpG</w:t>
            </w:r>
          </w:p>
        </w:tc>
        <w:tc>
          <w:tcPr>
            <w:tcW w:w="1300" w:type="dxa"/>
            <w:noWrap/>
            <w:hideMark/>
          </w:tcPr>
          <w:p w14:paraId="48D5BCCD" w14:textId="77777777" w:rsidR="00264555" w:rsidRPr="00264555" w:rsidRDefault="00264555" w:rsidP="00264555">
            <w:r w:rsidRPr="00264555">
              <w:t>1</w:t>
            </w:r>
          </w:p>
        </w:tc>
        <w:tc>
          <w:tcPr>
            <w:tcW w:w="1300" w:type="dxa"/>
            <w:noWrap/>
            <w:hideMark/>
          </w:tcPr>
          <w:p w14:paraId="4AB8DA31" w14:textId="77777777" w:rsidR="00264555" w:rsidRPr="00264555" w:rsidRDefault="00264555" w:rsidP="00264555">
            <w:r w:rsidRPr="00264555">
              <w:t>0.71428571</w:t>
            </w:r>
          </w:p>
        </w:tc>
        <w:tc>
          <w:tcPr>
            <w:tcW w:w="1300" w:type="dxa"/>
            <w:noWrap/>
            <w:hideMark/>
          </w:tcPr>
          <w:p w14:paraId="30975BD9" w14:textId="77777777" w:rsidR="00264555" w:rsidRPr="00264555" w:rsidRDefault="00264555" w:rsidP="00264555">
            <w:r w:rsidRPr="00264555">
              <w:t>FALSE</w:t>
            </w:r>
          </w:p>
        </w:tc>
      </w:tr>
      <w:tr w:rsidR="00264555" w:rsidRPr="00264555" w14:paraId="12F74095" w14:textId="77777777" w:rsidTr="00264555">
        <w:trPr>
          <w:trHeight w:val="320"/>
        </w:trPr>
        <w:tc>
          <w:tcPr>
            <w:tcW w:w="1300" w:type="dxa"/>
            <w:noWrap/>
            <w:hideMark/>
          </w:tcPr>
          <w:p w14:paraId="0002D804" w14:textId="77777777" w:rsidR="00264555" w:rsidRPr="00264555" w:rsidRDefault="00264555" w:rsidP="00264555"/>
        </w:tc>
        <w:tc>
          <w:tcPr>
            <w:tcW w:w="1300" w:type="dxa"/>
            <w:noWrap/>
            <w:hideMark/>
          </w:tcPr>
          <w:p w14:paraId="0825B8B8" w14:textId="77777777" w:rsidR="00264555" w:rsidRPr="00264555" w:rsidRDefault="00264555"/>
        </w:tc>
        <w:tc>
          <w:tcPr>
            <w:tcW w:w="1300" w:type="dxa"/>
            <w:noWrap/>
            <w:hideMark/>
          </w:tcPr>
          <w:p w14:paraId="2A2C2537" w14:textId="77777777" w:rsidR="00264555" w:rsidRPr="00264555" w:rsidRDefault="00264555" w:rsidP="00264555">
            <w:r w:rsidRPr="00264555">
              <w:t>46580828</w:t>
            </w:r>
          </w:p>
        </w:tc>
        <w:tc>
          <w:tcPr>
            <w:tcW w:w="1300" w:type="dxa"/>
            <w:noWrap/>
            <w:hideMark/>
          </w:tcPr>
          <w:p w14:paraId="7A9C8365" w14:textId="77777777" w:rsidR="00264555" w:rsidRPr="00264555" w:rsidRDefault="00264555">
            <w:r w:rsidRPr="00264555">
              <w:t>13,14</w:t>
            </w:r>
          </w:p>
        </w:tc>
        <w:tc>
          <w:tcPr>
            <w:tcW w:w="1300" w:type="dxa"/>
            <w:noWrap/>
            <w:hideMark/>
          </w:tcPr>
          <w:p w14:paraId="6169A74F" w14:textId="77777777" w:rsidR="00264555" w:rsidRPr="00264555" w:rsidRDefault="00264555" w:rsidP="00264555">
            <w:r w:rsidRPr="00264555">
              <w:t>0.303</w:t>
            </w:r>
          </w:p>
        </w:tc>
        <w:tc>
          <w:tcPr>
            <w:tcW w:w="1300" w:type="dxa"/>
            <w:noWrap/>
            <w:hideMark/>
          </w:tcPr>
          <w:p w14:paraId="2D447803" w14:textId="77777777" w:rsidR="00264555" w:rsidRPr="00264555" w:rsidRDefault="00264555">
            <w:r w:rsidRPr="00264555">
              <w:t>CpG</w:t>
            </w:r>
          </w:p>
        </w:tc>
        <w:tc>
          <w:tcPr>
            <w:tcW w:w="1300" w:type="dxa"/>
            <w:noWrap/>
            <w:hideMark/>
          </w:tcPr>
          <w:p w14:paraId="36BCDDA9" w14:textId="77777777" w:rsidR="00264555" w:rsidRPr="00264555" w:rsidRDefault="00264555" w:rsidP="00264555">
            <w:r w:rsidRPr="00264555">
              <w:t>0.05</w:t>
            </w:r>
          </w:p>
        </w:tc>
        <w:tc>
          <w:tcPr>
            <w:tcW w:w="1300" w:type="dxa"/>
            <w:noWrap/>
            <w:hideMark/>
          </w:tcPr>
          <w:p w14:paraId="06907CAE" w14:textId="77777777" w:rsidR="00264555" w:rsidRPr="00264555" w:rsidRDefault="00264555" w:rsidP="00264555">
            <w:r w:rsidRPr="00264555">
              <w:t>0.42857143</w:t>
            </w:r>
          </w:p>
        </w:tc>
        <w:tc>
          <w:tcPr>
            <w:tcW w:w="1300" w:type="dxa"/>
            <w:noWrap/>
            <w:hideMark/>
          </w:tcPr>
          <w:p w14:paraId="700BE258" w14:textId="77777777" w:rsidR="00264555" w:rsidRPr="00264555" w:rsidRDefault="00264555" w:rsidP="00264555">
            <w:r w:rsidRPr="00264555">
              <w:t>TRUE</w:t>
            </w:r>
          </w:p>
        </w:tc>
      </w:tr>
      <w:tr w:rsidR="00264555" w:rsidRPr="00264555" w14:paraId="6E6066FA" w14:textId="77777777" w:rsidTr="00264555">
        <w:trPr>
          <w:trHeight w:val="320"/>
        </w:trPr>
        <w:tc>
          <w:tcPr>
            <w:tcW w:w="1300" w:type="dxa"/>
            <w:noWrap/>
            <w:hideMark/>
          </w:tcPr>
          <w:p w14:paraId="32755C49" w14:textId="77777777" w:rsidR="00264555" w:rsidRPr="00264555" w:rsidRDefault="00264555" w:rsidP="00264555"/>
        </w:tc>
        <w:tc>
          <w:tcPr>
            <w:tcW w:w="1300" w:type="dxa"/>
            <w:noWrap/>
            <w:hideMark/>
          </w:tcPr>
          <w:p w14:paraId="5B623349" w14:textId="77777777" w:rsidR="00264555" w:rsidRPr="00264555" w:rsidRDefault="00264555">
            <w:r w:rsidRPr="00264555">
              <w:t>PAR</w:t>
            </w:r>
          </w:p>
        </w:tc>
        <w:tc>
          <w:tcPr>
            <w:tcW w:w="1300" w:type="dxa"/>
            <w:noWrap/>
            <w:hideMark/>
          </w:tcPr>
          <w:p w14:paraId="61565E65" w14:textId="77777777" w:rsidR="00264555" w:rsidRPr="00264555" w:rsidRDefault="00264555" w:rsidP="00264555">
            <w:r w:rsidRPr="00264555">
              <w:t>46513495</w:t>
            </w:r>
          </w:p>
        </w:tc>
        <w:tc>
          <w:tcPr>
            <w:tcW w:w="1300" w:type="dxa"/>
            <w:noWrap/>
            <w:hideMark/>
          </w:tcPr>
          <w:p w14:paraId="49703197" w14:textId="77777777" w:rsidR="00264555" w:rsidRPr="00264555" w:rsidRDefault="00264555">
            <w:r w:rsidRPr="00264555">
              <w:t>3,4</w:t>
            </w:r>
          </w:p>
        </w:tc>
        <w:tc>
          <w:tcPr>
            <w:tcW w:w="1300" w:type="dxa"/>
            <w:noWrap/>
            <w:hideMark/>
          </w:tcPr>
          <w:p w14:paraId="702B5315" w14:textId="77777777" w:rsidR="00264555" w:rsidRPr="00264555" w:rsidRDefault="00264555" w:rsidP="00264555">
            <w:r w:rsidRPr="00264555">
              <w:t>0.258</w:t>
            </w:r>
          </w:p>
        </w:tc>
        <w:tc>
          <w:tcPr>
            <w:tcW w:w="1300" w:type="dxa"/>
            <w:noWrap/>
            <w:hideMark/>
          </w:tcPr>
          <w:p w14:paraId="491F35AE" w14:textId="77777777" w:rsidR="00264555" w:rsidRPr="00264555" w:rsidRDefault="00264555">
            <w:r w:rsidRPr="00264555">
              <w:t>CpG</w:t>
            </w:r>
          </w:p>
        </w:tc>
        <w:tc>
          <w:tcPr>
            <w:tcW w:w="1300" w:type="dxa"/>
            <w:noWrap/>
            <w:hideMark/>
          </w:tcPr>
          <w:p w14:paraId="4D5B2129" w14:textId="77777777" w:rsidR="00264555" w:rsidRPr="00264555" w:rsidRDefault="00264555" w:rsidP="00264555">
            <w:r w:rsidRPr="00264555">
              <w:t>1</w:t>
            </w:r>
          </w:p>
        </w:tc>
        <w:tc>
          <w:tcPr>
            <w:tcW w:w="1300" w:type="dxa"/>
            <w:noWrap/>
            <w:hideMark/>
          </w:tcPr>
          <w:p w14:paraId="3C1410A4" w14:textId="77777777" w:rsidR="00264555" w:rsidRPr="00264555" w:rsidRDefault="00264555" w:rsidP="00264555">
            <w:r w:rsidRPr="00264555">
              <w:t>0.83333333</w:t>
            </w:r>
          </w:p>
        </w:tc>
        <w:tc>
          <w:tcPr>
            <w:tcW w:w="1300" w:type="dxa"/>
            <w:noWrap/>
            <w:hideMark/>
          </w:tcPr>
          <w:p w14:paraId="68CF28E2" w14:textId="77777777" w:rsidR="00264555" w:rsidRPr="00264555" w:rsidRDefault="00264555" w:rsidP="00264555">
            <w:r w:rsidRPr="00264555">
              <w:t>FALSE</w:t>
            </w:r>
          </w:p>
        </w:tc>
      </w:tr>
      <w:tr w:rsidR="00264555" w:rsidRPr="00264555" w14:paraId="79512576" w14:textId="77777777" w:rsidTr="00264555">
        <w:trPr>
          <w:trHeight w:val="320"/>
        </w:trPr>
        <w:tc>
          <w:tcPr>
            <w:tcW w:w="1300" w:type="dxa"/>
            <w:noWrap/>
            <w:hideMark/>
          </w:tcPr>
          <w:p w14:paraId="035B6ED9" w14:textId="77777777" w:rsidR="00264555" w:rsidRPr="00264555" w:rsidRDefault="00264555" w:rsidP="00264555"/>
        </w:tc>
        <w:tc>
          <w:tcPr>
            <w:tcW w:w="1300" w:type="dxa"/>
            <w:noWrap/>
            <w:hideMark/>
          </w:tcPr>
          <w:p w14:paraId="65B82F34" w14:textId="77777777" w:rsidR="00264555" w:rsidRPr="00264555" w:rsidRDefault="00264555"/>
        </w:tc>
        <w:tc>
          <w:tcPr>
            <w:tcW w:w="1300" w:type="dxa"/>
            <w:noWrap/>
            <w:hideMark/>
          </w:tcPr>
          <w:p w14:paraId="65F7DCD1" w14:textId="77777777" w:rsidR="00264555" w:rsidRPr="00264555" w:rsidRDefault="00264555" w:rsidP="00264555">
            <w:r w:rsidRPr="00264555">
              <w:t>46578649</w:t>
            </w:r>
          </w:p>
        </w:tc>
        <w:tc>
          <w:tcPr>
            <w:tcW w:w="1300" w:type="dxa"/>
            <w:noWrap/>
            <w:hideMark/>
          </w:tcPr>
          <w:p w14:paraId="70DF3296" w14:textId="77777777" w:rsidR="00264555" w:rsidRPr="00264555" w:rsidRDefault="00264555">
            <w:r w:rsidRPr="00264555">
              <w:t>12,13</w:t>
            </w:r>
          </w:p>
        </w:tc>
        <w:tc>
          <w:tcPr>
            <w:tcW w:w="1300" w:type="dxa"/>
            <w:noWrap/>
            <w:hideMark/>
          </w:tcPr>
          <w:p w14:paraId="3DA49D94" w14:textId="77777777" w:rsidR="00264555" w:rsidRPr="00264555" w:rsidRDefault="00264555" w:rsidP="00264555">
            <w:r w:rsidRPr="00264555">
              <w:t>0.245</w:t>
            </w:r>
          </w:p>
        </w:tc>
        <w:tc>
          <w:tcPr>
            <w:tcW w:w="1300" w:type="dxa"/>
            <w:noWrap/>
            <w:hideMark/>
          </w:tcPr>
          <w:p w14:paraId="6F3DFE9F" w14:textId="77777777" w:rsidR="00264555" w:rsidRPr="00264555" w:rsidRDefault="00264555">
            <w:r w:rsidRPr="00264555">
              <w:t>CpG</w:t>
            </w:r>
          </w:p>
        </w:tc>
        <w:tc>
          <w:tcPr>
            <w:tcW w:w="1300" w:type="dxa"/>
            <w:noWrap/>
            <w:hideMark/>
          </w:tcPr>
          <w:p w14:paraId="385DFB05" w14:textId="77777777" w:rsidR="00264555" w:rsidRPr="00264555" w:rsidRDefault="00264555" w:rsidP="00264555">
            <w:r w:rsidRPr="00264555">
              <w:t>0.45</w:t>
            </w:r>
          </w:p>
        </w:tc>
        <w:tc>
          <w:tcPr>
            <w:tcW w:w="1300" w:type="dxa"/>
            <w:noWrap/>
            <w:hideMark/>
          </w:tcPr>
          <w:p w14:paraId="0873BFF8" w14:textId="77777777" w:rsidR="00264555" w:rsidRPr="00264555" w:rsidRDefault="00264555" w:rsidP="00264555">
            <w:r w:rsidRPr="00264555">
              <w:t>0.07142857</w:t>
            </w:r>
          </w:p>
        </w:tc>
        <w:tc>
          <w:tcPr>
            <w:tcW w:w="1300" w:type="dxa"/>
            <w:noWrap/>
            <w:hideMark/>
          </w:tcPr>
          <w:p w14:paraId="5B9835B4" w14:textId="77777777" w:rsidR="00264555" w:rsidRPr="00264555" w:rsidRDefault="00264555" w:rsidP="00264555">
            <w:r w:rsidRPr="00264555">
              <w:t>FALSE</w:t>
            </w:r>
          </w:p>
        </w:tc>
      </w:tr>
      <w:tr w:rsidR="00264555" w:rsidRPr="00264555" w14:paraId="514DC624" w14:textId="77777777" w:rsidTr="00264555">
        <w:trPr>
          <w:trHeight w:val="320"/>
        </w:trPr>
        <w:tc>
          <w:tcPr>
            <w:tcW w:w="1300" w:type="dxa"/>
            <w:noWrap/>
            <w:hideMark/>
          </w:tcPr>
          <w:p w14:paraId="39170F5C" w14:textId="77777777" w:rsidR="00264555" w:rsidRPr="00264555" w:rsidRDefault="00264555">
            <w:r w:rsidRPr="00264555">
              <w:t>NUDT4</w:t>
            </w:r>
          </w:p>
        </w:tc>
        <w:tc>
          <w:tcPr>
            <w:tcW w:w="1300" w:type="dxa"/>
            <w:noWrap/>
            <w:hideMark/>
          </w:tcPr>
          <w:p w14:paraId="44B5210D" w14:textId="77777777" w:rsidR="00264555" w:rsidRPr="00264555" w:rsidRDefault="00264555">
            <w:r w:rsidRPr="00264555">
              <w:t>CRA</w:t>
            </w:r>
          </w:p>
        </w:tc>
        <w:tc>
          <w:tcPr>
            <w:tcW w:w="1300" w:type="dxa"/>
            <w:noWrap/>
            <w:hideMark/>
          </w:tcPr>
          <w:p w14:paraId="73C1C763" w14:textId="77777777" w:rsidR="00264555" w:rsidRPr="00264555" w:rsidRDefault="00264555" w:rsidP="00264555">
            <w:r w:rsidRPr="00264555">
              <w:t>28603313</w:t>
            </w:r>
          </w:p>
        </w:tc>
        <w:tc>
          <w:tcPr>
            <w:tcW w:w="1300" w:type="dxa"/>
            <w:noWrap/>
            <w:hideMark/>
          </w:tcPr>
          <w:p w14:paraId="6C0B0EBC" w14:textId="77777777" w:rsidR="00264555" w:rsidRPr="00264555" w:rsidRDefault="00264555">
            <w:r w:rsidRPr="00264555">
              <w:t>4,5</w:t>
            </w:r>
          </w:p>
        </w:tc>
        <w:tc>
          <w:tcPr>
            <w:tcW w:w="1300" w:type="dxa"/>
            <w:noWrap/>
            <w:hideMark/>
          </w:tcPr>
          <w:p w14:paraId="7F41202E" w14:textId="77777777" w:rsidR="00264555" w:rsidRPr="00264555" w:rsidRDefault="00264555" w:rsidP="00264555">
            <w:r w:rsidRPr="00264555">
              <w:t>0.245</w:t>
            </w:r>
          </w:p>
        </w:tc>
        <w:tc>
          <w:tcPr>
            <w:tcW w:w="1300" w:type="dxa"/>
            <w:noWrap/>
            <w:hideMark/>
          </w:tcPr>
          <w:p w14:paraId="007C757B" w14:textId="77777777" w:rsidR="00264555" w:rsidRPr="00264555" w:rsidRDefault="00264555">
            <w:r w:rsidRPr="00264555">
              <w:t>CpG</w:t>
            </w:r>
          </w:p>
        </w:tc>
        <w:tc>
          <w:tcPr>
            <w:tcW w:w="1300" w:type="dxa"/>
            <w:noWrap/>
            <w:hideMark/>
          </w:tcPr>
          <w:p w14:paraId="41B3B165" w14:textId="77777777" w:rsidR="00264555" w:rsidRPr="00264555" w:rsidRDefault="00264555" w:rsidP="00264555">
            <w:r w:rsidRPr="00264555">
              <w:t>0.5</w:t>
            </w:r>
          </w:p>
        </w:tc>
        <w:tc>
          <w:tcPr>
            <w:tcW w:w="1300" w:type="dxa"/>
            <w:noWrap/>
            <w:hideMark/>
          </w:tcPr>
          <w:p w14:paraId="25A954FF" w14:textId="77777777" w:rsidR="00264555" w:rsidRPr="00264555" w:rsidRDefault="00264555" w:rsidP="00264555">
            <w:r w:rsidRPr="00264555">
              <w:t>0.07142857</w:t>
            </w:r>
          </w:p>
        </w:tc>
        <w:tc>
          <w:tcPr>
            <w:tcW w:w="1300" w:type="dxa"/>
            <w:noWrap/>
            <w:hideMark/>
          </w:tcPr>
          <w:p w14:paraId="6C2E8FC1" w14:textId="77777777" w:rsidR="00264555" w:rsidRPr="00264555" w:rsidRDefault="00264555" w:rsidP="00264555">
            <w:r w:rsidRPr="00264555">
              <w:t>FALSE</w:t>
            </w:r>
          </w:p>
        </w:tc>
      </w:tr>
      <w:tr w:rsidR="00264555" w:rsidRPr="00264555" w14:paraId="501CC078" w14:textId="77777777" w:rsidTr="00264555">
        <w:trPr>
          <w:trHeight w:val="320"/>
        </w:trPr>
        <w:tc>
          <w:tcPr>
            <w:tcW w:w="1300" w:type="dxa"/>
            <w:noWrap/>
            <w:hideMark/>
          </w:tcPr>
          <w:p w14:paraId="2FB723A1" w14:textId="77777777" w:rsidR="00264555" w:rsidRPr="00264555" w:rsidRDefault="00264555" w:rsidP="00264555"/>
        </w:tc>
        <w:tc>
          <w:tcPr>
            <w:tcW w:w="1300" w:type="dxa"/>
            <w:noWrap/>
            <w:hideMark/>
          </w:tcPr>
          <w:p w14:paraId="1FDE9515" w14:textId="77777777" w:rsidR="00264555" w:rsidRPr="00264555" w:rsidRDefault="00264555">
            <w:r w:rsidRPr="00264555">
              <w:t>FOR</w:t>
            </w:r>
          </w:p>
        </w:tc>
        <w:tc>
          <w:tcPr>
            <w:tcW w:w="1300" w:type="dxa"/>
            <w:noWrap/>
            <w:hideMark/>
          </w:tcPr>
          <w:p w14:paraId="390A05F2" w14:textId="77777777" w:rsidR="00264555" w:rsidRPr="00264555" w:rsidRDefault="00264555" w:rsidP="00264555">
            <w:r w:rsidRPr="00264555">
              <w:t>28621591</w:t>
            </w:r>
          </w:p>
        </w:tc>
        <w:tc>
          <w:tcPr>
            <w:tcW w:w="1300" w:type="dxa"/>
            <w:noWrap/>
            <w:hideMark/>
          </w:tcPr>
          <w:p w14:paraId="5092DB0C" w14:textId="77777777" w:rsidR="00264555" w:rsidRPr="00264555" w:rsidRDefault="00264555">
            <w:r w:rsidRPr="00264555">
              <w:t>1,2</w:t>
            </w:r>
          </w:p>
        </w:tc>
        <w:tc>
          <w:tcPr>
            <w:tcW w:w="1300" w:type="dxa"/>
            <w:noWrap/>
            <w:hideMark/>
          </w:tcPr>
          <w:p w14:paraId="2CEA35CD" w14:textId="77777777" w:rsidR="00264555" w:rsidRPr="00264555" w:rsidRDefault="00264555" w:rsidP="00264555">
            <w:r w:rsidRPr="00264555">
              <w:t>0.206</w:t>
            </w:r>
          </w:p>
        </w:tc>
        <w:tc>
          <w:tcPr>
            <w:tcW w:w="1300" w:type="dxa"/>
            <w:noWrap/>
            <w:hideMark/>
          </w:tcPr>
          <w:p w14:paraId="301EB62A" w14:textId="77777777" w:rsidR="00264555" w:rsidRPr="00264555" w:rsidRDefault="00264555">
            <w:r w:rsidRPr="00264555">
              <w:t>CpG</w:t>
            </w:r>
          </w:p>
        </w:tc>
        <w:tc>
          <w:tcPr>
            <w:tcW w:w="1300" w:type="dxa"/>
            <w:noWrap/>
            <w:hideMark/>
          </w:tcPr>
          <w:p w14:paraId="253F480B" w14:textId="77777777" w:rsidR="00264555" w:rsidRPr="00264555" w:rsidRDefault="00264555" w:rsidP="00264555">
            <w:r w:rsidRPr="00264555">
              <w:t>0.27777778</w:t>
            </w:r>
          </w:p>
        </w:tc>
        <w:tc>
          <w:tcPr>
            <w:tcW w:w="1300" w:type="dxa"/>
            <w:noWrap/>
            <w:hideMark/>
          </w:tcPr>
          <w:p w14:paraId="07BB9F39" w14:textId="77777777" w:rsidR="00264555" w:rsidRPr="00264555" w:rsidRDefault="00264555" w:rsidP="00264555">
            <w:r w:rsidRPr="00264555">
              <w:t>0</w:t>
            </w:r>
          </w:p>
        </w:tc>
        <w:tc>
          <w:tcPr>
            <w:tcW w:w="1300" w:type="dxa"/>
            <w:noWrap/>
            <w:hideMark/>
          </w:tcPr>
          <w:p w14:paraId="43D7FD49" w14:textId="77777777" w:rsidR="00264555" w:rsidRPr="00264555" w:rsidRDefault="00264555" w:rsidP="00264555">
            <w:r w:rsidRPr="00264555">
              <w:t>FALSE</w:t>
            </w:r>
          </w:p>
        </w:tc>
      </w:tr>
      <w:tr w:rsidR="00264555" w:rsidRPr="00264555" w14:paraId="0077C7CE" w14:textId="77777777" w:rsidTr="00264555">
        <w:trPr>
          <w:trHeight w:val="320"/>
        </w:trPr>
        <w:tc>
          <w:tcPr>
            <w:tcW w:w="1300" w:type="dxa"/>
            <w:noWrap/>
            <w:hideMark/>
          </w:tcPr>
          <w:p w14:paraId="7A10AB75" w14:textId="77777777" w:rsidR="00264555" w:rsidRPr="00264555" w:rsidRDefault="00264555" w:rsidP="00264555"/>
        </w:tc>
        <w:tc>
          <w:tcPr>
            <w:tcW w:w="1300" w:type="dxa"/>
            <w:noWrap/>
            <w:hideMark/>
          </w:tcPr>
          <w:p w14:paraId="6C8EAEF9" w14:textId="77777777" w:rsidR="00264555" w:rsidRPr="00264555" w:rsidRDefault="00264555">
            <w:r w:rsidRPr="00264555">
              <w:t>PAR</w:t>
            </w:r>
          </w:p>
        </w:tc>
        <w:tc>
          <w:tcPr>
            <w:tcW w:w="1300" w:type="dxa"/>
            <w:noWrap/>
            <w:hideMark/>
          </w:tcPr>
          <w:p w14:paraId="38DB6FE2" w14:textId="77777777" w:rsidR="00264555" w:rsidRPr="00264555" w:rsidRDefault="00264555" w:rsidP="00264555">
            <w:r w:rsidRPr="00264555">
              <w:t>28601647</w:t>
            </w:r>
          </w:p>
        </w:tc>
        <w:tc>
          <w:tcPr>
            <w:tcW w:w="1300" w:type="dxa"/>
            <w:noWrap/>
            <w:hideMark/>
          </w:tcPr>
          <w:p w14:paraId="555FFA75" w14:textId="77777777" w:rsidR="00264555" w:rsidRPr="00264555" w:rsidRDefault="00264555">
            <w:r w:rsidRPr="00264555">
              <w:t>5`UTR</w:t>
            </w:r>
          </w:p>
        </w:tc>
        <w:tc>
          <w:tcPr>
            <w:tcW w:w="1300" w:type="dxa"/>
            <w:noWrap/>
            <w:hideMark/>
          </w:tcPr>
          <w:p w14:paraId="5E182DAC" w14:textId="77777777" w:rsidR="00264555" w:rsidRPr="00264555" w:rsidRDefault="00264555" w:rsidP="00264555">
            <w:r w:rsidRPr="00264555">
              <w:t>0.319</w:t>
            </w:r>
          </w:p>
        </w:tc>
        <w:tc>
          <w:tcPr>
            <w:tcW w:w="1300" w:type="dxa"/>
            <w:noWrap/>
            <w:hideMark/>
          </w:tcPr>
          <w:p w14:paraId="609D1126" w14:textId="77777777" w:rsidR="00264555" w:rsidRPr="00264555" w:rsidRDefault="00264555">
            <w:r w:rsidRPr="00264555">
              <w:t>CpG</w:t>
            </w:r>
          </w:p>
        </w:tc>
        <w:tc>
          <w:tcPr>
            <w:tcW w:w="1300" w:type="dxa"/>
            <w:noWrap/>
            <w:hideMark/>
          </w:tcPr>
          <w:p w14:paraId="04A7CDB4" w14:textId="77777777" w:rsidR="00264555" w:rsidRPr="00264555" w:rsidRDefault="00264555" w:rsidP="00264555">
            <w:r w:rsidRPr="00264555">
              <w:t>0.40909091</w:t>
            </w:r>
          </w:p>
        </w:tc>
        <w:tc>
          <w:tcPr>
            <w:tcW w:w="1300" w:type="dxa"/>
            <w:noWrap/>
            <w:hideMark/>
          </w:tcPr>
          <w:p w14:paraId="348B1F46" w14:textId="77777777" w:rsidR="00264555" w:rsidRPr="00264555" w:rsidRDefault="00264555" w:rsidP="00264555">
            <w:r w:rsidRPr="00264555">
              <w:t>0</w:t>
            </w:r>
          </w:p>
        </w:tc>
        <w:tc>
          <w:tcPr>
            <w:tcW w:w="1300" w:type="dxa"/>
            <w:noWrap/>
            <w:hideMark/>
          </w:tcPr>
          <w:p w14:paraId="583B92B3" w14:textId="77777777" w:rsidR="00264555" w:rsidRPr="00264555" w:rsidRDefault="00264555" w:rsidP="00264555">
            <w:r w:rsidRPr="00264555">
              <w:t>FALSE</w:t>
            </w:r>
          </w:p>
        </w:tc>
      </w:tr>
      <w:tr w:rsidR="00264555" w:rsidRPr="00264555" w14:paraId="15D268E7" w14:textId="77777777" w:rsidTr="00264555">
        <w:trPr>
          <w:trHeight w:val="320"/>
        </w:trPr>
        <w:tc>
          <w:tcPr>
            <w:tcW w:w="1300" w:type="dxa"/>
            <w:noWrap/>
            <w:hideMark/>
          </w:tcPr>
          <w:p w14:paraId="0E38D719" w14:textId="77777777" w:rsidR="00264555" w:rsidRPr="00264555" w:rsidRDefault="00264555" w:rsidP="00264555"/>
        </w:tc>
        <w:tc>
          <w:tcPr>
            <w:tcW w:w="1300" w:type="dxa"/>
            <w:noWrap/>
            <w:hideMark/>
          </w:tcPr>
          <w:p w14:paraId="35A08278" w14:textId="77777777" w:rsidR="00264555" w:rsidRPr="00264555" w:rsidRDefault="00264555"/>
        </w:tc>
        <w:tc>
          <w:tcPr>
            <w:tcW w:w="1300" w:type="dxa"/>
            <w:noWrap/>
            <w:hideMark/>
          </w:tcPr>
          <w:p w14:paraId="69BA1743" w14:textId="77777777" w:rsidR="00264555" w:rsidRPr="00264555" w:rsidRDefault="00264555" w:rsidP="00264555">
            <w:r w:rsidRPr="00264555">
              <w:t>28614781</w:t>
            </w:r>
          </w:p>
        </w:tc>
        <w:tc>
          <w:tcPr>
            <w:tcW w:w="1300" w:type="dxa"/>
            <w:noWrap/>
            <w:hideMark/>
          </w:tcPr>
          <w:p w14:paraId="231B4972" w14:textId="77777777" w:rsidR="00264555" w:rsidRPr="00264555" w:rsidRDefault="00264555">
            <w:r w:rsidRPr="00264555">
              <w:t>1,2</w:t>
            </w:r>
          </w:p>
        </w:tc>
        <w:tc>
          <w:tcPr>
            <w:tcW w:w="1300" w:type="dxa"/>
            <w:noWrap/>
            <w:hideMark/>
          </w:tcPr>
          <w:p w14:paraId="68DD67AA" w14:textId="77777777" w:rsidR="00264555" w:rsidRPr="00264555" w:rsidRDefault="00264555" w:rsidP="00264555">
            <w:r w:rsidRPr="00264555">
              <w:t>0.25</w:t>
            </w:r>
          </w:p>
        </w:tc>
        <w:tc>
          <w:tcPr>
            <w:tcW w:w="1300" w:type="dxa"/>
            <w:noWrap/>
            <w:hideMark/>
          </w:tcPr>
          <w:p w14:paraId="10DEC904" w14:textId="77777777" w:rsidR="00264555" w:rsidRPr="00264555" w:rsidRDefault="00264555">
            <w:r w:rsidRPr="00264555">
              <w:t>CpG</w:t>
            </w:r>
          </w:p>
        </w:tc>
        <w:tc>
          <w:tcPr>
            <w:tcW w:w="1300" w:type="dxa"/>
            <w:noWrap/>
            <w:hideMark/>
          </w:tcPr>
          <w:p w14:paraId="4DD25347" w14:textId="77777777" w:rsidR="00264555" w:rsidRPr="00264555" w:rsidRDefault="00264555" w:rsidP="00264555">
            <w:r w:rsidRPr="00264555">
              <w:t>0.33333333</w:t>
            </w:r>
          </w:p>
        </w:tc>
        <w:tc>
          <w:tcPr>
            <w:tcW w:w="1300" w:type="dxa"/>
            <w:noWrap/>
            <w:hideMark/>
          </w:tcPr>
          <w:p w14:paraId="18D1A6CF" w14:textId="77777777" w:rsidR="00264555" w:rsidRPr="00264555" w:rsidRDefault="00264555" w:rsidP="00264555">
            <w:r w:rsidRPr="00264555">
              <w:t>0</w:t>
            </w:r>
          </w:p>
        </w:tc>
        <w:tc>
          <w:tcPr>
            <w:tcW w:w="1300" w:type="dxa"/>
            <w:noWrap/>
            <w:hideMark/>
          </w:tcPr>
          <w:p w14:paraId="3DF908C6" w14:textId="77777777" w:rsidR="00264555" w:rsidRPr="00264555" w:rsidRDefault="00264555" w:rsidP="00264555">
            <w:r w:rsidRPr="00264555">
              <w:t>FALSE</w:t>
            </w:r>
          </w:p>
        </w:tc>
      </w:tr>
      <w:tr w:rsidR="00264555" w:rsidRPr="00264555" w14:paraId="20B66D8E" w14:textId="77777777" w:rsidTr="00264555">
        <w:trPr>
          <w:trHeight w:val="320"/>
        </w:trPr>
        <w:tc>
          <w:tcPr>
            <w:tcW w:w="1300" w:type="dxa"/>
            <w:noWrap/>
            <w:hideMark/>
          </w:tcPr>
          <w:p w14:paraId="440F18A5" w14:textId="77777777" w:rsidR="00264555" w:rsidRPr="00264555" w:rsidRDefault="00264555" w:rsidP="00264555"/>
        </w:tc>
        <w:tc>
          <w:tcPr>
            <w:tcW w:w="1300" w:type="dxa"/>
            <w:noWrap/>
            <w:hideMark/>
          </w:tcPr>
          <w:p w14:paraId="12314AA9" w14:textId="77777777" w:rsidR="00264555" w:rsidRPr="00264555" w:rsidRDefault="00264555"/>
        </w:tc>
        <w:tc>
          <w:tcPr>
            <w:tcW w:w="1300" w:type="dxa"/>
            <w:noWrap/>
            <w:hideMark/>
          </w:tcPr>
          <w:p w14:paraId="0809EB46" w14:textId="77777777" w:rsidR="00264555" w:rsidRPr="00264555" w:rsidRDefault="00264555" w:rsidP="00264555">
            <w:r w:rsidRPr="00264555">
              <w:t>28601802</w:t>
            </w:r>
          </w:p>
        </w:tc>
        <w:tc>
          <w:tcPr>
            <w:tcW w:w="1300" w:type="dxa"/>
            <w:noWrap/>
            <w:hideMark/>
          </w:tcPr>
          <w:p w14:paraId="7F93808B" w14:textId="77777777" w:rsidR="00264555" w:rsidRPr="00264555" w:rsidRDefault="00264555">
            <w:r w:rsidRPr="00264555">
              <w:t>5`UTR</w:t>
            </w:r>
          </w:p>
        </w:tc>
        <w:tc>
          <w:tcPr>
            <w:tcW w:w="1300" w:type="dxa"/>
            <w:noWrap/>
            <w:hideMark/>
          </w:tcPr>
          <w:p w14:paraId="58B74377" w14:textId="77777777" w:rsidR="00264555" w:rsidRPr="00264555" w:rsidRDefault="00264555" w:rsidP="00264555">
            <w:r w:rsidRPr="00264555">
              <w:t>0.247</w:t>
            </w:r>
          </w:p>
        </w:tc>
        <w:tc>
          <w:tcPr>
            <w:tcW w:w="1300" w:type="dxa"/>
            <w:noWrap/>
            <w:hideMark/>
          </w:tcPr>
          <w:p w14:paraId="09A40686" w14:textId="77777777" w:rsidR="00264555" w:rsidRPr="00264555" w:rsidRDefault="00264555">
            <w:r w:rsidRPr="00264555">
              <w:t>not CpG</w:t>
            </w:r>
          </w:p>
        </w:tc>
        <w:tc>
          <w:tcPr>
            <w:tcW w:w="1300" w:type="dxa"/>
            <w:noWrap/>
            <w:hideMark/>
          </w:tcPr>
          <w:p w14:paraId="749AF16F" w14:textId="77777777" w:rsidR="00264555" w:rsidRPr="00264555" w:rsidRDefault="00264555"/>
        </w:tc>
        <w:tc>
          <w:tcPr>
            <w:tcW w:w="1300" w:type="dxa"/>
            <w:noWrap/>
            <w:hideMark/>
          </w:tcPr>
          <w:p w14:paraId="772D1659" w14:textId="77777777" w:rsidR="00264555" w:rsidRPr="00264555" w:rsidRDefault="00264555"/>
        </w:tc>
        <w:tc>
          <w:tcPr>
            <w:tcW w:w="1300" w:type="dxa"/>
            <w:noWrap/>
            <w:hideMark/>
          </w:tcPr>
          <w:p w14:paraId="17BF4B3F" w14:textId="77777777" w:rsidR="00264555" w:rsidRPr="00264555" w:rsidRDefault="00264555" w:rsidP="00264555">
            <w:r w:rsidRPr="00264555">
              <w:t>FALSE</w:t>
            </w:r>
          </w:p>
        </w:tc>
      </w:tr>
      <w:tr w:rsidR="00264555" w:rsidRPr="00264555" w14:paraId="7DA8DEB8" w14:textId="77777777" w:rsidTr="00264555">
        <w:trPr>
          <w:trHeight w:val="320"/>
        </w:trPr>
        <w:tc>
          <w:tcPr>
            <w:tcW w:w="1300" w:type="dxa"/>
            <w:noWrap/>
            <w:hideMark/>
          </w:tcPr>
          <w:p w14:paraId="1195A6DF" w14:textId="77777777" w:rsidR="00264555" w:rsidRPr="00264555" w:rsidRDefault="00264555" w:rsidP="00264555"/>
        </w:tc>
        <w:tc>
          <w:tcPr>
            <w:tcW w:w="1300" w:type="dxa"/>
            <w:noWrap/>
            <w:hideMark/>
          </w:tcPr>
          <w:p w14:paraId="352F7B06" w14:textId="77777777" w:rsidR="00264555" w:rsidRPr="00264555" w:rsidRDefault="00264555"/>
        </w:tc>
        <w:tc>
          <w:tcPr>
            <w:tcW w:w="1300" w:type="dxa"/>
            <w:noWrap/>
            <w:hideMark/>
          </w:tcPr>
          <w:p w14:paraId="798F6FFD" w14:textId="77777777" w:rsidR="00264555" w:rsidRPr="00264555" w:rsidRDefault="00264555" w:rsidP="00264555">
            <w:r w:rsidRPr="00264555">
              <w:t>28600154</w:t>
            </w:r>
          </w:p>
        </w:tc>
        <w:tc>
          <w:tcPr>
            <w:tcW w:w="1300" w:type="dxa"/>
            <w:noWrap/>
            <w:hideMark/>
          </w:tcPr>
          <w:p w14:paraId="0EC842CF" w14:textId="77777777" w:rsidR="00264555" w:rsidRPr="00264555" w:rsidRDefault="00264555">
            <w:r w:rsidRPr="00264555">
              <w:t>5`UTR</w:t>
            </w:r>
          </w:p>
        </w:tc>
        <w:tc>
          <w:tcPr>
            <w:tcW w:w="1300" w:type="dxa"/>
            <w:noWrap/>
            <w:hideMark/>
          </w:tcPr>
          <w:p w14:paraId="33B7C974" w14:textId="77777777" w:rsidR="00264555" w:rsidRPr="00264555" w:rsidRDefault="00264555" w:rsidP="00264555">
            <w:r w:rsidRPr="00264555">
              <w:t>0.241</w:t>
            </w:r>
          </w:p>
        </w:tc>
        <w:tc>
          <w:tcPr>
            <w:tcW w:w="1300" w:type="dxa"/>
            <w:noWrap/>
            <w:hideMark/>
          </w:tcPr>
          <w:p w14:paraId="2CB84135" w14:textId="77777777" w:rsidR="00264555" w:rsidRPr="00264555" w:rsidRDefault="00264555">
            <w:r w:rsidRPr="00264555">
              <w:t>CpG</w:t>
            </w:r>
          </w:p>
        </w:tc>
        <w:tc>
          <w:tcPr>
            <w:tcW w:w="1300" w:type="dxa"/>
            <w:noWrap/>
            <w:hideMark/>
          </w:tcPr>
          <w:p w14:paraId="33AA4E78" w14:textId="77777777" w:rsidR="00264555" w:rsidRPr="00264555" w:rsidRDefault="00264555" w:rsidP="00264555">
            <w:r w:rsidRPr="00264555">
              <w:t>0.41666667</w:t>
            </w:r>
          </w:p>
        </w:tc>
        <w:tc>
          <w:tcPr>
            <w:tcW w:w="1300" w:type="dxa"/>
            <w:noWrap/>
            <w:hideMark/>
          </w:tcPr>
          <w:p w14:paraId="27911E9F" w14:textId="77777777" w:rsidR="00264555" w:rsidRPr="00264555" w:rsidRDefault="00264555" w:rsidP="00264555">
            <w:r w:rsidRPr="00264555">
              <w:t>0.07142857</w:t>
            </w:r>
          </w:p>
        </w:tc>
        <w:tc>
          <w:tcPr>
            <w:tcW w:w="1300" w:type="dxa"/>
            <w:noWrap/>
            <w:hideMark/>
          </w:tcPr>
          <w:p w14:paraId="0550891D" w14:textId="77777777" w:rsidR="00264555" w:rsidRPr="00264555" w:rsidRDefault="00264555" w:rsidP="00264555">
            <w:r w:rsidRPr="00264555">
              <w:t>FALSE</w:t>
            </w:r>
          </w:p>
        </w:tc>
      </w:tr>
      <w:tr w:rsidR="00264555" w:rsidRPr="00264555" w14:paraId="4A86A6E5" w14:textId="77777777" w:rsidTr="00264555">
        <w:trPr>
          <w:trHeight w:val="320"/>
        </w:trPr>
        <w:tc>
          <w:tcPr>
            <w:tcW w:w="1300" w:type="dxa"/>
            <w:noWrap/>
            <w:hideMark/>
          </w:tcPr>
          <w:p w14:paraId="52753A18" w14:textId="77777777" w:rsidR="00264555" w:rsidRPr="00264555" w:rsidRDefault="00264555">
            <w:r w:rsidRPr="00264555">
              <w:t>TENM3</w:t>
            </w:r>
          </w:p>
        </w:tc>
        <w:tc>
          <w:tcPr>
            <w:tcW w:w="1300" w:type="dxa"/>
            <w:noWrap/>
            <w:hideMark/>
          </w:tcPr>
          <w:p w14:paraId="7642914B" w14:textId="77777777" w:rsidR="00264555" w:rsidRPr="00264555" w:rsidRDefault="00264555">
            <w:r w:rsidRPr="00264555">
              <w:t>CRA</w:t>
            </w:r>
          </w:p>
        </w:tc>
        <w:tc>
          <w:tcPr>
            <w:tcW w:w="1300" w:type="dxa"/>
            <w:noWrap/>
            <w:hideMark/>
          </w:tcPr>
          <w:p w14:paraId="72CCDDA2" w14:textId="77777777" w:rsidR="00264555" w:rsidRPr="00264555" w:rsidRDefault="00264555" w:rsidP="00264555">
            <w:r w:rsidRPr="00264555">
              <w:t>33849547</w:t>
            </w:r>
          </w:p>
        </w:tc>
        <w:tc>
          <w:tcPr>
            <w:tcW w:w="1300" w:type="dxa"/>
            <w:noWrap/>
            <w:hideMark/>
          </w:tcPr>
          <w:p w14:paraId="385F8591" w14:textId="77777777" w:rsidR="00264555" w:rsidRPr="00264555" w:rsidRDefault="00264555">
            <w:r w:rsidRPr="00264555">
              <w:t>4,5</w:t>
            </w:r>
          </w:p>
        </w:tc>
        <w:tc>
          <w:tcPr>
            <w:tcW w:w="1300" w:type="dxa"/>
            <w:noWrap/>
            <w:hideMark/>
          </w:tcPr>
          <w:p w14:paraId="4393CCF0" w14:textId="77777777" w:rsidR="00264555" w:rsidRPr="00264555" w:rsidRDefault="00264555" w:rsidP="00264555">
            <w:r w:rsidRPr="00264555">
              <w:t>0.656</w:t>
            </w:r>
          </w:p>
        </w:tc>
        <w:tc>
          <w:tcPr>
            <w:tcW w:w="1300" w:type="dxa"/>
            <w:noWrap/>
            <w:hideMark/>
          </w:tcPr>
          <w:p w14:paraId="1829F50C" w14:textId="77777777" w:rsidR="00264555" w:rsidRPr="00264555" w:rsidRDefault="00264555">
            <w:r w:rsidRPr="00264555">
              <w:t>CpG</w:t>
            </w:r>
          </w:p>
        </w:tc>
        <w:tc>
          <w:tcPr>
            <w:tcW w:w="1300" w:type="dxa"/>
            <w:noWrap/>
            <w:hideMark/>
          </w:tcPr>
          <w:p w14:paraId="1CAA8961" w14:textId="77777777" w:rsidR="00264555" w:rsidRPr="00264555" w:rsidRDefault="00264555" w:rsidP="00264555">
            <w:r w:rsidRPr="00264555">
              <w:t>0.3</w:t>
            </w:r>
          </w:p>
        </w:tc>
        <w:tc>
          <w:tcPr>
            <w:tcW w:w="1300" w:type="dxa"/>
            <w:noWrap/>
            <w:hideMark/>
          </w:tcPr>
          <w:p w14:paraId="556514AB" w14:textId="77777777" w:rsidR="00264555" w:rsidRPr="00264555" w:rsidRDefault="00264555" w:rsidP="00264555">
            <w:r w:rsidRPr="00264555">
              <w:t>1</w:t>
            </w:r>
          </w:p>
        </w:tc>
        <w:tc>
          <w:tcPr>
            <w:tcW w:w="1300" w:type="dxa"/>
            <w:noWrap/>
            <w:hideMark/>
          </w:tcPr>
          <w:p w14:paraId="21D6DA6F" w14:textId="77777777" w:rsidR="00264555" w:rsidRPr="00264555" w:rsidRDefault="00264555" w:rsidP="00264555">
            <w:r w:rsidRPr="00264555">
              <w:t>TRUE</w:t>
            </w:r>
          </w:p>
        </w:tc>
      </w:tr>
      <w:tr w:rsidR="00264555" w:rsidRPr="00264555" w14:paraId="604EB5D6" w14:textId="77777777" w:rsidTr="00264555">
        <w:trPr>
          <w:trHeight w:val="320"/>
        </w:trPr>
        <w:tc>
          <w:tcPr>
            <w:tcW w:w="1300" w:type="dxa"/>
            <w:noWrap/>
            <w:hideMark/>
          </w:tcPr>
          <w:p w14:paraId="2ABD7F7A" w14:textId="77777777" w:rsidR="00264555" w:rsidRPr="00264555" w:rsidRDefault="00264555" w:rsidP="00264555"/>
        </w:tc>
        <w:tc>
          <w:tcPr>
            <w:tcW w:w="1300" w:type="dxa"/>
            <w:noWrap/>
            <w:hideMark/>
          </w:tcPr>
          <w:p w14:paraId="42D02E75" w14:textId="77777777" w:rsidR="00264555" w:rsidRPr="00264555" w:rsidRDefault="00264555">
            <w:r w:rsidRPr="00264555">
              <w:t>FOR</w:t>
            </w:r>
          </w:p>
        </w:tc>
        <w:tc>
          <w:tcPr>
            <w:tcW w:w="1300" w:type="dxa"/>
            <w:noWrap/>
            <w:hideMark/>
          </w:tcPr>
          <w:p w14:paraId="47930EC1" w14:textId="77777777" w:rsidR="00264555" w:rsidRPr="00264555" w:rsidRDefault="00264555" w:rsidP="00264555">
            <w:r w:rsidRPr="00264555">
              <w:t>33653784</w:t>
            </w:r>
          </w:p>
        </w:tc>
        <w:tc>
          <w:tcPr>
            <w:tcW w:w="1300" w:type="dxa"/>
            <w:noWrap/>
            <w:hideMark/>
          </w:tcPr>
          <w:p w14:paraId="6FA9CA31" w14:textId="77777777" w:rsidR="00264555" w:rsidRPr="00264555" w:rsidRDefault="00264555">
            <w:r w:rsidRPr="00264555">
              <w:t>6,7</w:t>
            </w:r>
          </w:p>
        </w:tc>
        <w:tc>
          <w:tcPr>
            <w:tcW w:w="1300" w:type="dxa"/>
            <w:noWrap/>
            <w:hideMark/>
          </w:tcPr>
          <w:p w14:paraId="5FBEAFF6" w14:textId="77777777" w:rsidR="00264555" w:rsidRPr="00264555" w:rsidRDefault="00264555" w:rsidP="00264555">
            <w:r w:rsidRPr="00264555">
              <w:t>0.429</w:t>
            </w:r>
          </w:p>
        </w:tc>
        <w:tc>
          <w:tcPr>
            <w:tcW w:w="1300" w:type="dxa"/>
            <w:noWrap/>
            <w:hideMark/>
          </w:tcPr>
          <w:p w14:paraId="31715B71" w14:textId="77777777" w:rsidR="00264555" w:rsidRPr="00264555" w:rsidRDefault="00264555">
            <w:r w:rsidRPr="00264555">
              <w:t>CpG</w:t>
            </w:r>
          </w:p>
        </w:tc>
        <w:tc>
          <w:tcPr>
            <w:tcW w:w="1300" w:type="dxa"/>
            <w:noWrap/>
            <w:hideMark/>
          </w:tcPr>
          <w:p w14:paraId="64CDC72E" w14:textId="77777777" w:rsidR="00264555" w:rsidRPr="00264555" w:rsidRDefault="00264555" w:rsidP="00264555">
            <w:r w:rsidRPr="00264555">
              <w:t>0.9375</w:t>
            </w:r>
          </w:p>
        </w:tc>
        <w:tc>
          <w:tcPr>
            <w:tcW w:w="1300" w:type="dxa"/>
            <w:noWrap/>
            <w:hideMark/>
          </w:tcPr>
          <w:p w14:paraId="455F1457" w14:textId="77777777" w:rsidR="00264555" w:rsidRPr="00264555" w:rsidRDefault="00264555" w:rsidP="00264555">
            <w:r w:rsidRPr="00264555">
              <w:t>0.41666667</w:t>
            </w:r>
          </w:p>
        </w:tc>
        <w:tc>
          <w:tcPr>
            <w:tcW w:w="1300" w:type="dxa"/>
            <w:noWrap/>
            <w:hideMark/>
          </w:tcPr>
          <w:p w14:paraId="6B9C2545" w14:textId="77777777" w:rsidR="00264555" w:rsidRPr="00264555" w:rsidRDefault="00264555" w:rsidP="00264555">
            <w:r w:rsidRPr="00264555">
              <w:t>FALSE</w:t>
            </w:r>
          </w:p>
        </w:tc>
      </w:tr>
      <w:tr w:rsidR="00264555" w:rsidRPr="00264555" w14:paraId="5989331A" w14:textId="77777777" w:rsidTr="00264555">
        <w:trPr>
          <w:trHeight w:val="320"/>
        </w:trPr>
        <w:tc>
          <w:tcPr>
            <w:tcW w:w="1300" w:type="dxa"/>
            <w:noWrap/>
            <w:hideMark/>
          </w:tcPr>
          <w:p w14:paraId="46A2B0A1" w14:textId="77777777" w:rsidR="00264555" w:rsidRPr="00264555" w:rsidRDefault="00264555" w:rsidP="00264555"/>
        </w:tc>
        <w:tc>
          <w:tcPr>
            <w:tcW w:w="1300" w:type="dxa"/>
            <w:noWrap/>
            <w:hideMark/>
          </w:tcPr>
          <w:p w14:paraId="6A5EDAD1" w14:textId="77777777" w:rsidR="00264555" w:rsidRPr="00264555" w:rsidRDefault="00264555"/>
        </w:tc>
        <w:tc>
          <w:tcPr>
            <w:tcW w:w="1300" w:type="dxa"/>
            <w:noWrap/>
            <w:hideMark/>
          </w:tcPr>
          <w:p w14:paraId="53FD64F5" w14:textId="77777777" w:rsidR="00264555" w:rsidRPr="00264555" w:rsidRDefault="00264555" w:rsidP="00264555">
            <w:r w:rsidRPr="00264555">
              <w:t>33652266</w:t>
            </w:r>
          </w:p>
        </w:tc>
        <w:tc>
          <w:tcPr>
            <w:tcW w:w="1300" w:type="dxa"/>
            <w:noWrap/>
            <w:hideMark/>
          </w:tcPr>
          <w:p w14:paraId="3B16ED76" w14:textId="77777777" w:rsidR="00264555" w:rsidRPr="00264555" w:rsidRDefault="00264555">
            <w:r w:rsidRPr="00264555">
              <w:t>6,7</w:t>
            </w:r>
          </w:p>
        </w:tc>
        <w:tc>
          <w:tcPr>
            <w:tcW w:w="1300" w:type="dxa"/>
            <w:noWrap/>
            <w:hideMark/>
          </w:tcPr>
          <w:p w14:paraId="79A09544" w14:textId="77777777" w:rsidR="00264555" w:rsidRPr="00264555" w:rsidRDefault="00264555" w:rsidP="00264555">
            <w:r w:rsidRPr="00264555">
              <w:t>0.417</w:t>
            </w:r>
          </w:p>
        </w:tc>
        <w:tc>
          <w:tcPr>
            <w:tcW w:w="1300" w:type="dxa"/>
            <w:noWrap/>
            <w:hideMark/>
          </w:tcPr>
          <w:p w14:paraId="208B43E5" w14:textId="77777777" w:rsidR="00264555" w:rsidRPr="00264555" w:rsidRDefault="00264555">
            <w:r w:rsidRPr="00264555">
              <w:t>CpG</w:t>
            </w:r>
          </w:p>
        </w:tc>
        <w:tc>
          <w:tcPr>
            <w:tcW w:w="1300" w:type="dxa"/>
            <w:noWrap/>
            <w:hideMark/>
          </w:tcPr>
          <w:p w14:paraId="19B87B24" w14:textId="77777777" w:rsidR="00264555" w:rsidRPr="00264555" w:rsidRDefault="00264555" w:rsidP="00264555">
            <w:r w:rsidRPr="00264555">
              <w:t>0</w:t>
            </w:r>
          </w:p>
        </w:tc>
        <w:tc>
          <w:tcPr>
            <w:tcW w:w="1300" w:type="dxa"/>
            <w:noWrap/>
            <w:hideMark/>
          </w:tcPr>
          <w:p w14:paraId="5558CA7A" w14:textId="77777777" w:rsidR="00264555" w:rsidRPr="00264555" w:rsidRDefault="00264555" w:rsidP="00264555">
            <w:r w:rsidRPr="00264555">
              <w:t>0.42857143</w:t>
            </w:r>
          </w:p>
        </w:tc>
        <w:tc>
          <w:tcPr>
            <w:tcW w:w="1300" w:type="dxa"/>
            <w:noWrap/>
            <w:hideMark/>
          </w:tcPr>
          <w:p w14:paraId="4A5C7F37" w14:textId="77777777" w:rsidR="00264555" w:rsidRPr="00264555" w:rsidRDefault="00264555" w:rsidP="00264555">
            <w:r w:rsidRPr="00264555">
              <w:t>TRUE</w:t>
            </w:r>
          </w:p>
        </w:tc>
      </w:tr>
      <w:tr w:rsidR="00264555" w:rsidRPr="00264555" w14:paraId="33EE0AED" w14:textId="77777777" w:rsidTr="00264555">
        <w:trPr>
          <w:trHeight w:val="320"/>
        </w:trPr>
        <w:tc>
          <w:tcPr>
            <w:tcW w:w="1300" w:type="dxa"/>
            <w:noWrap/>
            <w:hideMark/>
          </w:tcPr>
          <w:p w14:paraId="7F7A4947" w14:textId="77777777" w:rsidR="00264555" w:rsidRPr="00264555" w:rsidRDefault="00264555" w:rsidP="00264555"/>
        </w:tc>
        <w:tc>
          <w:tcPr>
            <w:tcW w:w="1300" w:type="dxa"/>
            <w:noWrap/>
            <w:hideMark/>
          </w:tcPr>
          <w:p w14:paraId="115A2B06" w14:textId="77777777" w:rsidR="00264555" w:rsidRPr="00264555" w:rsidRDefault="00264555"/>
        </w:tc>
        <w:tc>
          <w:tcPr>
            <w:tcW w:w="1300" w:type="dxa"/>
            <w:noWrap/>
            <w:hideMark/>
          </w:tcPr>
          <w:p w14:paraId="4B312CF7" w14:textId="77777777" w:rsidR="00264555" w:rsidRPr="00264555" w:rsidRDefault="00264555" w:rsidP="00264555">
            <w:r w:rsidRPr="00264555">
              <w:t>34069815</w:t>
            </w:r>
          </w:p>
        </w:tc>
        <w:tc>
          <w:tcPr>
            <w:tcW w:w="1300" w:type="dxa"/>
            <w:noWrap/>
            <w:hideMark/>
          </w:tcPr>
          <w:p w14:paraId="3896EAE1" w14:textId="77777777" w:rsidR="00264555" w:rsidRPr="00264555" w:rsidRDefault="00264555">
            <w:r w:rsidRPr="00264555">
              <w:t>3,4</w:t>
            </w:r>
          </w:p>
        </w:tc>
        <w:tc>
          <w:tcPr>
            <w:tcW w:w="1300" w:type="dxa"/>
            <w:noWrap/>
            <w:hideMark/>
          </w:tcPr>
          <w:p w14:paraId="10BD89D7" w14:textId="77777777" w:rsidR="00264555" w:rsidRPr="00264555" w:rsidRDefault="00264555" w:rsidP="00264555">
            <w:r w:rsidRPr="00264555">
              <w:t>0.412</w:t>
            </w:r>
          </w:p>
        </w:tc>
        <w:tc>
          <w:tcPr>
            <w:tcW w:w="1300" w:type="dxa"/>
            <w:noWrap/>
            <w:hideMark/>
          </w:tcPr>
          <w:p w14:paraId="525DB740" w14:textId="77777777" w:rsidR="00264555" w:rsidRPr="00264555" w:rsidRDefault="00264555">
            <w:r w:rsidRPr="00264555">
              <w:t>CpG</w:t>
            </w:r>
          </w:p>
        </w:tc>
        <w:tc>
          <w:tcPr>
            <w:tcW w:w="1300" w:type="dxa"/>
            <w:noWrap/>
            <w:hideMark/>
          </w:tcPr>
          <w:p w14:paraId="704BEA4A" w14:textId="77777777" w:rsidR="00264555" w:rsidRPr="00264555" w:rsidRDefault="00264555" w:rsidP="00264555">
            <w:r w:rsidRPr="00264555">
              <w:t>0.21428571</w:t>
            </w:r>
          </w:p>
        </w:tc>
        <w:tc>
          <w:tcPr>
            <w:tcW w:w="1300" w:type="dxa"/>
            <w:noWrap/>
            <w:hideMark/>
          </w:tcPr>
          <w:p w14:paraId="2B680322" w14:textId="77777777" w:rsidR="00264555" w:rsidRPr="00264555" w:rsidRDefault="00264555" w:rsidP="00264555">
            <w:r w:rsidRPr="00264555">
              <w:t>0.6875</w:t>
            </w:r>
          </w:p>
        </w:tc>
        <w:tc>
          <w:tcPr>
            <w:tcW w:w="1300" w:type="dxa"/>
            <w:noWrap/>
            <w:hideMark/>
          </w:tcPr>
          <w:p w14:paraId="504CF8B5" w14:textId="77777777" w:rsidR="00264555" w:rsidRPr="00264555" w:rsidRDefault="00264555" w:rsidP="00264555">
            <w:r w:rsidRPr="00264555">
              <w:t>TRUE</w:t>
            </w:r>
          </w:p>
        </w:tc>
      </w:tr>
      <w:tr w:rsidR="00264555" w:rsidRPr="00264555" w14:paraId="1D61D8A3" w14:textId="77777777" w:rsidTr="00264555">
        <w:trPr>
          <w:trHeight w:val="320"/>
        </w:trPr>
        <w:tc>
          <w:tcPr>
            <w:tcW w:w="1300" w:type="dxa"/>
            <w:noWrap/>
            <w:hideMark/>
          </w:tcPr>
          <w:p w14:paraId="4E25F166" w14:textId="77777777" w:rsidR="00264555" w:rsidRPr="00264555" w:rsidRDefault="00264555" w:rsidP="00264555"/>
        </w:tc>
        <w:tc>
          <w:tcPr>
            <w:tcW w:w="1300" w:type="dxa"/>
            <w:noWrap/>
            <w:hideMark/>
          </w:tcPr>
          <w:p w14:paraId="20AAC4F3" w14:textId="77777777" w:rsidR="00264555" w:rsidRPr="00264555" w:rsidRDefault="00264555"/>
        </w:tc>
        <w:tc>
          <w:tcPr>
            <w:tcW w:w="1300" w:type="dxa"/>
            <w:noWrap/>
            <w:hideMark/>
          </w:tcPr>
          <w:p w14:paraId="52527186" w14:textId="77777777" w:rsidR="00264555" w:rsidRPr="00264555" w:rsidRDefault="00264555" w:rsidP="00264555">
            <w:r w:rsidRPr="00264555">
              <w:t>33149057</w:t>
            </w:r>
          </w:p>
        </w:tc>
        <w:tc>
          <w:tcPr>
            <w:tcW w:w="1300" w:type="dxa"/>
            <w:noWrap/>
            <w:hideMark/>
          </w:tcPr>
          <w:p w14:paraId="3FD9F3F4" w14:textId="77777777" w:rsidR="00264555" w:rsidRPr="00264555" w:rsidRDefault="00264555">
            <w:r w:rsidRPr="00264555">
              <w:t>12,13</w:t>
            </w:r>
          </w:p>
        </w:tc>
        <w:tc>
          <w:tcPr>
            <w:tcW w:w="1300" w:type="dxa"/>
            <w:noWrap/>
            <w:hideMark/>
          </w:tcPr>
          <w:p w14:paraId="27709C0D" w14:textId="77777777" w:rsidR="00264555" w:rsidRPr="00264555" w:rsidRDefault="00264555" w:rsidP="00264555">
            <w:r w:rsidRPr="00264555">
              <w:t>0.348</w:t>
            </w:r>
          </w:p>
        </w:tc>
        <w:tc>
          <w:tcPr>
            <w:tcW w:w="1300" w:type="dxa"/>
            <w:noWrap/>
            <w:hideMark/>
          </w:tcPr>
          <w:p w14:paraId="261F7258" w14:textId="77777777" w:rsidR="00264555" w:rsidRPr="00264555" w:rsidRDefault="00264555">
            <w:r w:rsidRPr="00264555">
              <w:t>CpG</w:t>
            </w:r>
          </w:p>
        </w:tc>
        <w:tc>
          <w:tcPr>
            <w:tcW w:w="1300" w:type="dxa"/>
            <w:noWrap/>
            <w:hideMark/>
          </w:tcPr>
          <w:p w14:paraId="1F7268B8" w14:textId="77777777" w:rsidR="00264555" w:rsidRPr="00264555" w:rsidRDefault="00264555" w:rsidP="00264555">
            <w:r w:rsidRPr="00264555">
              <w:t>1</w:t>
            </w:r>
          </w:p>
        </w:tc>
        <w:tc>
          <w:tcPr>
            <w:tcW w:w="1300" w:type="dxa"/>
            <w:noWrap/>
            <w:hideMark/>
          </w:tcPr>
          <w:p w14:paraId="03283104" w14:textId="77777777" w:rsidR="00264555" w:rsidRPr="00264555" w:rsidRDefault="00264555" w:rsidP="00264555">
            <w:r w:rsidRPr="00264555">
              <w:t>0.58333333</w:t>
            </w:r>
          </w:p>
        </w:tc>
        <w:tc>
          <w:tcPr>
            <w:tcW w:w="1300" w:type="dxa"/>
            <w:noWrap/>
            <w:hideMark/>
          </w:tcPr>
          <w:p w14:paraId="37ED1595" w14:textId="77777777" w:rsidR="00264555" w:rsidRPr="00264555" w:rsidRDefault="00264555" w:rsidP="00264555">
            <w:r w:rsidRPr="00264555">
              <w:t>FALSE</w:t>
            </w:r>
          </w:p>
        </w:tc>
      </w:tr>
      <w:tr w:rsidR="00264555" w:rsidRPr="00264555" w14:paraId="7EA4AECA" w14:textId="77777777" w:rsidTr="00264555">
        <w:trPr>
          <w:trHeight w:val="320"/>
        </w:trPr>
        <w:tc>
          <w:tcPr>
            <w:tcW w:w="1300" w:type="dxa"/>
            <w:noWrap/>
            <w:hideMark/>
          </w:tcPr>
          <w:p w14:paraId="4DC0B816" w14:textId="77777777" w:rsidR="00264555" w:rsidRPr="00264555" w:rsidRDefault="00264555" w:rsidP="00264555"/>
        </w:tc>
        <w:tc>
          <w:tcPr>
            <w:tcW w:w="1300" w:type="dxa"/>
            <w:noWrap/>
            <w:hideMark/>
          </w:tcPr>
          <w:p w14:paraId="7562F9C8" w14:textId="77777777" w:rsidR="00264555" w:rsidRPr="00264555" w:rsidRDefault="00264555">
            <w:r w:rsidRPr="00264555">
              <w:t>PAR</w:t>
            </w:r>
          </w:p>
        </w:tc>
        <w:tc>
          <w:tcPr>
            <w:tcW w:w="1300" w:type="dxa"/>
            <w:noWrap/>
            <w:hideMark/>
          </w:tcPr>
          <w:p w14:paraId="71156D08" w14:textId="77777777" w:rsidR="00264555" w:rsidRPr="00264555" w:rsidRDefault="00264555" w:rsidP="00264555">
            <w:r w:rsidRPr="00264555">
              <w:t>34225827</w:t>
            </w:r>
          </w:p>
        </w:tc>
        <w:tc>
          <w:tcPr>
            <w:tcW w:w="1300" w:type="dxa"/>
            <w:noWrap/>
            <w:hideMark/>
          </w:tcPr>
          <w:p w14:paraId="5E04C404" w14:textId="77777777" w:rsidR="00264555" w:rsidRPr="00264555" w:rsidRDefault="00264555">
            <w:r w:rsidRPr="00264555">
              <w:t>1,2</w:t>
            </w:r>
          </w:p>
        </w:tc>
        <w:tc>
          <w:tcPr>
            <w:tcW w:w="1300" w:type="dxa"/>
            <w:noWrap/>
            <w:hideMark/>
          </w:tcPr>
          <w:p w14:paraId="77E0ADE2" w14:textId="77777777" w:rsidR="00264555" w:rsidRPr="00264555" w:rsidRDefault="00264555" w:rsidP="00264555">
            <w:r w:rsidRPr="00264555">
              <w:t>0.486</w:t>
            </w:r>
          </w:p>
        </w:tc>
        <w:tc>
          <w:tcPr>
            <w:tcW w:w="1300" w:type="dxa"/>
            <w:noWrap/>
            <w:hideMark/>
          </w:tcPr>
          <w:p w14:paraId="017BAE8B" w14:textId="77777777" w:rsidR="00264555" w:rsidRPr="00264555" w:rsidRDefault="00264555">
            <w:r w:rsidRPr="00264555">
              <w:t>CpG</w:t>
            </w:r>
          </w:p>
        </w:tc>
        <w:tc>
          <w:tcPr>
            <w:tcW w:w="1300" w:type="dxa"/>
            <w:noWrap/>
            <w:hideMark/>
          </w:tcPr>
          <w:p w14:paraId="00E3AC4B" w14:textId="77777777" w:rsidR="00264555" w:rsidRPr="00264555" w:rsidRDefault="00264555" w:rsidP="00264555">
            <w:r w:rsidRPr="00264555">
              <w:t>1</w:t>
            </w:r>
          </w:p>
        </w:tc>
        <w:tc>
          <w:tcPr>
            <w:tcW w:w="1300" w:type="dxa"/>
            <w:noWrap/>
            <w:hideMark/>
          </w:tcPr>
          <w:p w14:paraId="395569A7" w14:textId="77777777" w:rsidR="00264555" w:rsidRPr="00264555" w:rsidRDefault="00264555" w:rsidP="00264555">
            <w:r w:rsidRPr="00264555">
              <w:t>0.57142857</w:t>
            </w:r>
          </w:p>
        </w:tc>
        <w:tc>
          <w:tcPr>
            <w:tcW w:w="1300" w:type="dxa"/>
            <w:noWrap/>
            <w:hideMark/>
          </w:tcPr>
          <w:p w14:paraId="1CC2F7AF" w14:textId="77777777" w:rsidR="00264555" w:rsidRPr="00264555" w:rsidRDefault="00264555" w:rsidP="00264555">
            <w:r w:rsidRPr="00264555">
              <w:t>FALSE</w:t>
            </w:r>
          </w:p>
        </w:tc>
      </w:tr>
      <w:tr w:rsidR="00264555" w:rsidRPr="00264555" w14:paraId="5C8B22FE" w14:textId="77777777" w:rsidTr="00264555">
        <w:trPr>
          <w:trHeight w:val="320"/>
        </w:trPr>
        <w:tc>
          <w:tcPr>
            <w:tcW w:w="1300" w:type="dxa"/>
            <w:noWrap/>
            <w:hideMark/>
          </w:tcPr>
          <w:p w14:paraId="0ED280C2" w14:textId="77777777" w:rsidR="00264555" w:rsidRPr="00264555" w:rsidRDefault="00264555" w:rsidP="00264555"/>
        </w:tc>
        <w:tc>
          <w:tcPr>
            <w:tcW w:w="1300" w:type="dxa"/>
            <w:noWrap/>
            <w:hideMark/>
          </w:tcPr>
          <w:p w14:paraId="3CA2523E" w14:textId="77777777" w:rsidR="00264555" w:rsidRPr="00264555" w:rsidRDefault="00264555"/>
        </w:tc>
        <w:tc>
          <w:tcPr>
            <w:tcW w:w="1300" w:type="dxa"/>
            <w:noWrap/>
            <w:hideMark/>
          </w:tcPr>
          <w:p w14:paraId="3A39DE1B" w14:textId="77777777" w:rsidR="00264555" w:rsidRPr="00264555" w:rsidRDefault="00264555" w:rsidP="00264555">
            <w:r w:rsidRPr="00264555">
              <w:t>34235390</w:t>
            </w:r>
          </w:p>
        </w:tc>
        <w:tc>
          <w:tcPr>
            <w:tcW w:w="1300" w:type="dxa"/>
            <w:noWrap/>
            <w:hideMark/>
          </w:tcPr>
          <w:p w14:paraId="590A7385" w14:textId="77777777" w:rsidR="00264555" w:rsidRPr="00264555" w:rsidRDefault="00264555">
            <w:r w:rsidRPr="00264555">
              <w:t>1,2</w:t>
            </w:r>
          </w:p>
        </w:tc>
        <w:tc>
          <w:tcPr>
            <w:tcW w:w="1300" w:type="dxa"/>
            <w:noWrap/>
            <w:hideMark/>
          </w:tcPr>
          <w:p w14:paraId="00FE9AA0" w14:textId="77777777" w:rsidR="00264555" w:rsidRPr="00264555" w:rsidRDefault="00264555" w:rsidP="00264555">
            <w:r w:rsidRPr="00264555">
              <w:t>0.408</w:t>
            </w:r>
          </w:p>
        </w:tc>
        <w:tc>
          <w:tcPr>
            <w:tcW w:w="1300" w:type="dxa"/>
            <w:noWrap/>
            <w:hideMark/>
          </w:tcPr>
          <w:p w14:paraId="427E8F6B" w14:textId="77777777" w:rsidR="00264555" w:rsidRPr="00264555" w:rsidRDefault="00264555">
            <w:r w:rsidRPr="00264555">
              <w:t>CpG</w:t>
            </w:r>
          </w:p>
        </w:tc>
        <w:tc>
          <w:tcPr>
            <w:tcW w:w="1300" w:type="dxa"/>
            <w:noWrap/>
            <w:hideMark/>
          </w:tcPr>
          <w:p w14:paraId="0C50C48E" w14:textId="77777777" w:rsidR="00264555" w:rsidRPr="00264555" w:rsidRDefault="00264555" w:rsidP="00264555">
            <w:r w:rsidRPr="00264555">
              <w:t>1</w:t>
            </w:r>
          </w:p>
        </w:tc>
        <w:tc>
          <w:tcPr>
            <w:tcW w:w="1300" w:type="dxa"/>
            <w:noWrap/>
            <w:hideMark/>
          </w:tcPr>
          <w:p w14:paraId="119141DF" w14:textId="77777777" w:rsidR="00264555" w:rsidRPr="00264555" w:rsidRDefault="00264555" w:rsidP="00264555">
            <w:r w:rsidRPr="00264555">
              <w:t>0.64285714</w:t>
            </w:r>
          </w:p>
        </w:tc>
        <w:tc>
          <w:tcPr>
            <w:tcW w:w="1300" w:type="dxa"/>
            <w:noWrap/>
            <w:hideMark/>
          </w:tcPr>
          <w:p w14:paraId="0C98CA07" w14:textId="77777777" w:rsidR="00264555" w:rsidRPr="00264555" w:rsidRDefault="00264555" w:rsidP="00264555">
            <w:r w:rsidRPr="00264555">
              <w:t>FALSE</w:t>
            </w:r>
          </w:p>
        </w:tc>
      </w:tr>
      <w:tr w:rsidR="00264555" w:rsidRPr="00264555" w14:paraId="2692915B" w14:textId="77777777" w:rsidTr="00264555">
        <w:trPr>
          <w:trHeight w:val="320"/>
        </w:trPr>
        <w:tc>
          <w:tcPr>
            <w:tcW w:w="1300" w:type="dxa"/>
            <w:noWrap/>
            <w:hideMark/>
          </w:tcPr>
          <w:p w14:paraId="60CA49CE" w14:textId="77777777" w:rsidR="00264555" w:rsidRPr="00264555" w:rsidRDefault="00264555" w:rsidP="00264555"/>
        </w:tc>
        <w:tc>
          <w:tcPr>
            <w:tcW w:w="1300" w:type="dxa"/>
            <w:noWrap/>
            <w:hideMark/>
          </w:tcPr>
          <w:p w14:paraId="4B7E5461" w14:textId="77777777" w:rsidR="00264555" w:rsidRPr="00264555" w:rsidRDefault="00264555"/>
        </w:tc>
        <w:tc>
          <w:tcPr>
            <w:tcW w:w="1300" w:type="dxa"/>
            <w:noWrap/>
            <w:hideMark/>
          </w:tcPr>
          <w:p w14:paraId="4877E055" w14:textId="77777777" w:rsidR="00264555" w:rsidRPr="00264555" w:rsidRDefault="00264555" w:rsidP="00264555">
            <w:r w:rsidRPr="00264555">
              <w:t>34248653</w:t>
            </w:r>
          </w:p>
        </w:tc>
        <w:tc>
          <w:tcPr>
            <w:tcW w:w="1300" w:type="dxa"/>
            <w:noWrap/>
            <w:hideMark/>
          </w:tcPr>
          <w:p w14:paraId="39E60794" w14:textId="77777777" w:rsidR="00264555" w:rsidRPr="00264555" w:rsidRDefault="00264555">
            <w:r w:rsidRPr="00264555">
              <w:t>1,2</w:t>
            </w:r>
          </w:p>
        </w:tc>
        <w:tc>
          <w:tcPr>
            <w:tcW w:w="1300" w:type="dxa"/>
            <w:noWrap/>
            <w:hideMark/>
          </w:tcPr>
          <w:p w14:paraId="48BD856B" w14:textId="77777777" w:rsidR="00264555" w:rsidRPr="00264555" w:rsidRDefault="00264555" w:rsidP="00264555">
            <w:r w:rsidRPr="00264555">
              <w:t>0.364</w:t>
            </w:r>
          </w:p>
        </w:tc>
        <w:tc>
          <w:tcPr>
            <w:tcW w:w="1300" w:type="dxa"/>
            <w:noWrap/>
            <w:hideMark/>
          </w:tcPr>
          <w:p w14:paraId="29B42CBE" w14:textId="77777777" w:rsidR="00264555" w:rsidRPr="00264555" w:rsidRDefault="00264555">
            <w:r w:rsidRPr="00264555">
              <w:t>CpG</w:t>
            </w:r>
          </w:p>
        </w:tc>
        <w:tc>
          <w:tcPr>
            <w:tcW w:w="1300" w:type="dxa"/>
            <w:noWrap/>
            <w:hideMark/>
          </w:tcPr>
          <w:p w14:paraId="00254AD2" w14:textId="77777777" w:rsidR="00264555" w:rsidRPr="00264555" w:rsidRDefault="00264555" w:rsidP="00264555">
            <w:r w:rsidRPr="00264555">
              <w:t>0.875</w:t>
            </w:r>
          </w:p>
        </w:tc>
        <w:tc>
          <w:tcPr>
            <w:tcW w:w="1300" w:type="dxa"/>
            <w:noWrap/>
            <w:hideMark/>
          </w:tcPr>
          <w:p w14:paraId="31B40CF1" w14:textId="77777777" w:rsidR="00264555" w:rsidRPr="00264555" w:rsidRDefault="00264555" w:rsidP="00264555">
            <w:r w:rsidRPr="00264555">
              <w:t>0.42857143</w:t>
            </w:r>
          </w:p>
        </w:tc>
        <w:tc>
          <w:tcPr>
            <w:tcW w:w="1300" w:type="dxa"/>
            <w:noWrap/>
            <w:hideMark/>
          </w:tcPr>
          <w:p w14:paraId="63614B4C" w14:textId="77777777" w:rsidR="00264555" w:rsidRPr="00264555" w:rsidRDefault="00264555" w:rsidP="00264555">
            <w:r w:rsidRPr="00264555">
              <w:t>FALSE</w:t>
            </w:r>
          </w:p>
        </w:tc>
      </w:tr>
    </w:tbl>
    <w:p w14:paraId="3A136121" w14:textId="77777777" w:rsidR="00152553" w:rsidRDefault="00152553">
      <w:r>
        <w:br w:type="page"/>
      </w:r>
    </w:p>
    <w:p w14:paraId="1B7D5CDB" w14:textId="77777777" w:rsidR="001E4F35" w:rsidRPr="001543E9" w:rsidRDefault="001E4F35" w:rsidP="001E4F35">
      <w:pPr>
        <w:spacing w:after="0" w:line="240" w:lineRule="auto"/>
        <w:rPr>
          <w:u w:val="single"/>
        </w:rPr>
      </w:pPr>
      <w:r w:rsidRPr="00FF2F3E">
        <w:rPr>
          <w:u w:val="single"/>
        </w:rPr>
        <w:lastRenderedPageBreak/>
        <w:t>Windowed analyses of composite statistics</w:t>
      </w:r>
    </w:p>
    <w:p w14:paraId="3360075D" w14:textId="77777777" w:rsidR="001E4F35" w:rsidRDefault="001E4F35" w:rsidP="001E4F35">
      <w:r>
        <w:t>Significant GO terms from the composite statistical analysis using a window cutoff of 0.1% and a q-value cutoff of 0.05.</w:t>
      </w:r>
    </w:p>
    <w:p w14:paraId="06075168" w14:textId="77777777" w:rsidR="001E4F35" w:rsidRDefault="001E4F35" w:rsidP="001E4F35">
      <w:r>
        <w:t xml:space="preserve">Genes for </w:t>
      </w:r>
      <w:r>
        <w:rPr>
          <w:i/>
          <w:iCs/>
        </w:rPr>
        <w:t xml:space="preserve">Platyspiza </w:t>
      </w:r>
      <w:proofErr w:type="spellStart"/>
      <w:r>
        <w:rPr>
          <w:i/>
          <w:iCs/>
        </w:rPr>
        <w:t>crassirostris</w:t>
      </w:r>
      <w:proofErr w:type="spellEnd"/>
      <w:r>
        <w:t xml:space="preserve">: </w:t>
      </w:r>
      <w:bookmarkStart w:id="0" w:name="_Hlk199068597"/>
      <w:r>
        <w:t xml:space="preserve">PODXL, HPSE, </w:t>
      </w:r>
      <w:r w:rsidRPr="00B5166A">
        <w:t>ANGPT1</w:t>
      </w:r>
      <w:r>
        <w:t xml:space="preserve">, </w:t>
      </w:r>
      <w:r w:rsidRPr="00B5166A">
        <w:t>ITGA2B</w:t>
      </w:r>
      <w:r>
        <w:t xml:space="preserve">. </w:t>
      </w:r>
    </w:p>
    <w:bookmarkEnd w:id="0"/>
    <w:p w14:paraId="61CAB55B" w14:textId="77777777" w:rsidR="001E4F35" w:rsidRPr="00B5166A" w:rsidRDefault="001E4F35" w:rsidP="001E4F35">
      <w:r>
        <w:t xml:space="preserve">Genes for </w:t>
      </w:r>
      <w:proofErr w:type="spellStart"/>
      <w:r>
        <w:rPr>
          <w:i/>
          <w:iCs/>
        </w:rPr>
        <w:t>Geospia</w:t>
      </w:r>
      <w:proofErr w:type="spellEnd"/>
      <w:r>
        <w:rPr>
          <w:i/>
          <w:iCs/>
        </w:rPr>
        <w:t xml:space="preserve"> fortis</w:t>
      </w:r>
      <w:r>
        <w:t>: CHST4, CELF1, TERF2IP, PRTFDC1, ADAT1, FARS2, MCM9</w:t>
      </w:r>
    </w:p>
    <w:tbl>
      <w:tblPr>
        <w:tblStyle w:val="TableGrid"/>
        <w:tblW w:w="9355" w:type="dxa"/>
        <w:tblLook w:val="04A0" w:firstRow="1" w:lastRow="0" w:firstColumn="1" w:lastColumn="0" w:noHBand="0" w:noVBand="1"/>
      </w:tblPr>
      <w:tblGrid>
        <w:gridCol w:w="2425"/>
        <w:gridCol w:w="4320"/>
        <w:gridCol w:w="1530"/>
        <w:gridCol w:w="1080"/>
      </w:tblGrid>
      <w:tr w:rsidR="001E4F35" w:rsidRPr="00B5166A" w14:paraId="01F0053C" w14:textId="77777777" w:rsidTr="00773A33">
        <w:trPr>
          <w:trHeight w:val="320"/>
        </w:trPr>
        <w:tc>
          <w:tcPr>
            <w:tcW w:w="2425" w:type="dxa"/>
            <w:noWrap/>
            <w:hideMark/>
          </w:tcPr>
          <w:p w14:paraId="389C5533" w14:textId="77777777" w:rsidR="001E4F35" w:rsidRPr="005F7E62" w:rsidRDefault="001E4F35" w:rsidP="00773A33">
            <w:pPr>
              <w:rPr>
                <w:b/>
                <w:bCs/>
                <w:noProof/>
              </w:rPr>
            </w:pPr>
            <w:r w:rsidRPr="005F7E62">
              <w:rPr>
                <w:b/>
                <w:bCs/>
                <w:noProof/>
              </w:rPr>
              <w:t>Species</w:t>
            </w:r>
          </w:p>
        </w:tc>
        <w:tc>
          <w:tcPr>
            <w:tcW w:w="4320" w:type="dxa"/>
            <w:noWrap/>
            <w:hideMark/>
          </w:tcPr>
          <w:p w14:paraId="607D6A01" w14:textId="77777777" w:rsidR="001E4F35" w:rsidRPr="005F7E62" w:rsidRDefault="001E4F35" w:rsidP="00773A33">
            <w:pPr>
              <w:rPr>
                <w:b/>
                <w:bCs/>
                <w:noProof/>
              </w:rPr>
            </w:pPr>
            <w:r w:rsidRPr="005F7E62">
              <w:rPr>
                <w:b/>
                <w:bCs/>
                <w:noProof/>
              </w:rPr>
              <w:t>PANTHER GO-Slim Biological Process</w:t>
            </w:r>
          </w:p>
        </w:tc>
        <w:tc>
          <w:tcPr>
            <w:tcW w:w="1530" w:type="dxa"/>
          </w:tcPr>
          <w:p w14:paraId="46589875" w14:textId="77777777" w:rsidR="001E4F35" w:rsidRPr="005F7E62" w:rsidRDefault="001E4F35" w:rsidP="00773A33">
            <w:pPr>
              <w:rPr>
                <w:b/>
                <w:bCs/>
                <w:noProof/>
              </w:rPr>
            </w:pPr>
            <w:r w:rsidRPr="005F7E62">
              <w:rPr>
                <w:b/>
                <w:bCs/>
                <w:noProof/>
              </w:rPr>
              <w:t>GO Term</w:t>
            </w:r>
          </w:p>
        </w:tc>
        <w:tc>
          <w:tcPr>
            <w:tcW w:w="1080" w:type="dxa"/>
            <w:noWrap/>
            <w:hideMark/>
          </w:tcPr>
          <w:p w14:paraId="4FDD9027" w14:textId="77777777" w:rsidR="001E4F35" w:rsidRPr="005F7E62" w:rsidRDefault="001E4F35" w:rsidP="00773A33">
            <w:pPr>
              <w:rPr>
                <w:b/>
                <w:bCs/>
                <w:noProof/>
              </w:rPr>
            </w:pPr>
            <w:r w:rsidRPr="005F7E62">
              <w:rPr>
                <w:b/>
                <w:bCs/>
                <w:noProof/>
              </w:rPr>
              <w:t>q-value</w:t>
            </w:r>
          </w:p>
        </w:tc>
      </w:tr>
      <w:tr w:rsidR="001E4F35" w:rsidRPr="00B5166A" w14:paraId="1F47EC29" w14:textId="77777777" w:rsidTr="00773A33">
        <w:trPr>
          <w:trHeight w:val="320"/>
        </w:trPr>
        <w:tc>
          <w:tcPr>
            <w:tcW w:w="2425" w:type="dxa"/>
            <w:noWrap/>
            <w:vAlign w:val="bottom"/>
            <w:hideMark/>
          </w:tcPr>
          <w:p w14:paraId="700572D6" w14:textId="77777777" w:rsidR="001E4F35" w:rsidRPr="00B5166A" w:rsidRDefault="001E4F35" w:rsidP="00773A33">
            <w:pPr>
              <w:rPr>
                <w:noProof/>
              </w:rPr>
            </w:pPr>
            <w:r>
              <w:rPr>
                <w:color w:val="000000"/>
              </w:rPr>
              <w:t>Vegetarian finch</w:t>
            </w:r>
          </w:p>
        </w:tc>
        <w:tc>
          <w:tcPr>
            <w:tcW w:w="4320" w:type="dxa"/>
            <w:noWrap/>
            <w:vAlign w:val="bottom"/>
          </w:tcPr>
          <w:p w14:paraId="1C1363BF" w14:textId="77777777" w:rsidR="001E4F35" w:rsidRPr="00B5166A" w:rsidRDefault="001E4F35" w:rsidP="00773A33">
            <w:pPr>
              <w:rPr>
                <w:noProof/>
              </w:rPr>
            </w:pPr>
            <w:r>
              <w:rPr>
                <w:noProof/>
              </w:rPr>
              <w:t>regulation of cell adhesion mediated by integrin</w:t>
            </w:r>
          </w:p>
        </w:tc>
        <w:tc>
          <w:tcPr>
            <w:tcW w:w="1530" w:type="dxa"/>
            <w:vAlign w:val="bottom"/>
          </w:tcPr>
          <w:p w14:paraId="2EE66570" w14:textId="77777777" w:rsidR="001E4F35" w:rsidRPr="00B5166A" w:rsidRDefault="001E4F35" w:rsidP="00773A33">
            <w:pPr>
              <w:rPr>
                <w:noProof/>
              </w:rPr>
            </w:pPr>
            <w:r w:rsidRPr="005177CA">
              <w:rPr>
                <w:noProof/>
              </w:rPr>
              <w:t>GO:0033628</w:t>
            </w:r>
          </w:p>
        </w:tc>
        <w:tc>
          <w:tcPr>
            <w:tcW w:w="1080" w:type="dxa"/>
            <w:noWrap/>
            <w:vAlign w:val="bottom"/>
          </w:tcPr>
          <w:p w14:paraId="57CE455D" w14:textId="77777777" w:rsidR="001E4F35" w:rsidRPr="00B5166A" w:rsidRDefault="001E4F35" w:rsidP="00773A33">
            <w:pPr>
              <w:rPr>
                <w:noProof/>
              </w:rPr>
            </w:pPr>
            <w:r>
              <w:rPr>
                <w:noProof/>
              </w:rPr>
              <w:t>0.0</w:t>
            </w:r>
            <w:r w:rsidRPr="005177CA">
              <w:rPr>
                <w:noProof/>
              </w:rPr>
              <w:t>43</w:t>
            </w:r>
          </w:p>
        </w:tc>
      </w:tr>
      <w:tr w:rsidR="001E4F35" w:rsidRPr="00B5166A" w14:paraId="7DADC2FA" w14:textId="77777777" w:rsidTr="00773A33">
        <w:trPr>
          <w:trHeight w:val="320"/>
        </w:trPr>
        <w:tc>
          <w:tcPr>
            <w:tcW w:w="2425" w:type="dxa"/>
            <w:noWrap/>
            <w:vAlign w:val="bottom"/>
          </w:tcPr>
          <w:p w14:paraId="253B9F89" w14:textId="77777777" w:rsidR="001E4F35" w:rsidRDefault="001E4F35" w:rsidP="00773A33">
            <w:pPr>
              <w:rPr>
                <w:color w:val="000000"/>
              </w:rPr>
            </w:pPr>
          </w:p>
        </w:tc>
        <w:tc>
          <w:tcPr>
            <w:tcW w:w="4320" w:type="dxa"/>
            <w:noWrap/>
            <w:vAlign w:val="bottom"/>
          </w:tcPr>
          <w:p w14:paraId="7B641EE9" w14:textId="77777777" w:rsidR="001E4F35" w:rsidRPr="00B5166A" w:rsidRDefault="001E4F35" w:rsidP="00773A33">
            <w:pPr>
              <w:rPr>
                <w:color w:val="000000"/>
              </w:rPr>
            </w:pPr>
            <w:r w:rsidRPr="00B5166A">
              <w:rPr>
                <w:color w:val="000000"/>
              </w:rPr>
              <w:t xml:space="preserve">angiogenesis </w:t>
            </w:r>
          </w:p>
        </w:tc>
        <w:tc>
          <w:tcPr>
            <w:tcW w:w="1530" w:type="dxa"/>
            <w:vAlign w:val="bottom"/>
          </w:tcPr>
          <w:p w14:paraId="4B02D02C" w14:textId="77777777" w:rsidR="001E4F35" w:rsidRPr="00B5166A" w:rsidRDefault="001E4F35" w:rsidP="00773A33">
            <w:pPr>
              <w:rPr>
                <w:color w:val="000000"/>
              </w:rPr>
            </w:pPr>
            <w:r w:rsidRPr="00B5166A">
              <w:rPr>
                <w:color w:val="000000"/>
              </w:rPr>
              <w:t>GO:0001525</w:t>
            </w:r>
          </w:p>
        </w:tc>
        <w:tc>
          <w:tcPr>
            <w:tcW w:w="1080" w:type="dxa"/>
            <w:noWrap/>
            <w:vAlign w:val="bottom"/>
          </w:tcPr>
          <w:p w14:paraId="45F907D1" w14:textId="77777777" w:rsidR="001E4F35" w:rsidRPr="00B5166A" w:rsidRDefault="001E4F35" w:rsidP="00773A33">
            <w:pPr>
              <w:rPr>
                <w:color w:val="000000"/>
              </w:rPr>
            </w:pPr>
            <w:r w:rsidRPr="00B5166A">
              <w:rPr>
                <w:color w:val="000000"/>
              </w:rPr>
              <w:t>0.0</w:t>
            </w:r>
            <w:r>
              <w:rPr>
                <w:color w:val="000000"/>
              </w:rPr>
              <w:t>14</w:t>
            </w:r>
          </w:p>
        </w:tc>
      </w:tr>
      <w:tr w:rsidR="001E4F35" w:rsidRPr="00B5166A" w14:paraId="6307027C" w14:textId="77777777" w:rsidTr="00773A33">
        <w:trPr>
          <w:trHeight w:val="320"/>
        </w:trPr>
        <w:tc>
          <w:tcPr>
            <w:tcW w:w="2425" w:type="dxa"/>
            <w:noWrap/>
            <w:vAlign w:val="bottom"/>
          </w:tcPr>
          <w:p w14:paraId="0E1DD9CC" w14:textId="77777777" w:rsidR="001E4F35" w:rsidRPr="00B5166A" w:rsidRDefault="001E4F35" w:rsidP="00773A33">
            <w:pPr>
              <w:rPr>
                <w:noProof/>
              </w:rPr>
            </w:pPr>
          </w:p>
        </w:tc>
        <w:tc>
          <w:tcPr>
            <w:tcW w:w="4320" w:type="dxa"/>
            <w:noWrap/>
            <w:vAlign w:val="bottom"/>
            <w:hideMark/>
          </w:tcPr>
          <w:p w14:paraId="2A392D05" w14:textId="77777777" w:rsidR="001E4F35" w:rsidRPr="00B5166A" w:rsidRDefault="001E4F35" w:rsidP="00773A33">
            <w:pPr>
              <w:rPr>
                <w:noProof/>
              </w:rPr>
            </w:pPr>
            <w:r w:rsidRPr="00B5166A">
              <w:rPr>
                <w:color w:val="000000"/>
              </w:rPr>
              <w:t xml:space="preserve">blood vessel morphogenesis </w:t>
            </w:r>
          </w:p>
        </w:tc>
        <w:tc>
          <w:tcPr>
            <w:tcW w:w="1530" w:type="dxa"/>
            <w:vAlign w:val="bottom"/>
          </w:tcPr>
          <w:p w14:paraId="6E80DE59" w14:textId="77777777" w:rsidR="001E4F35" w:rsidRPr="00B5166A" w:rsidRDefault="001E4F35" w:rsidP="00773A33">
            <w:pPr>
              <w:rPr>
                <w:noProof/>
              </w:rPr>
            </w:pPr>
            <w:r w:rsidRPr="00B5166A">
              <w:rPr>
                <w:color w:val="000000"/>
              </w:rPr>
              <w:t>GO:0048514</w:t>
            </w:r>
          </w:p>
        </w:tc>
        <w:tc>
          <w:tcPr>
            <w:tcW w:w="1080" w:type="dxa"/>
            <w:noWrap/>
            <w:vAlign w:val="bottom"/>
            <w:hideMark/>
          </w:tcPr>
          <w:p w14:paraId="60DEEBC0" w14:textId="77777777" w:rsidR="001E4F35" w:rsidRPr="00B5166A" w:rsidRDefault="001E4F35" w:rsidP="00773A33">
            <w:pPr>
              <w:rPr>
                <w:noProof/>
              </w:rPr>
            </w:pPr>
            <w:r w:rsidRPr="00B5166A">
              <w:rPr>
                <w:color w:val="000000"/>
              </w:rPr>
              <w:t>0.0</w:t>
            </w:r>
            <w:r>
              <w:rPr>
                <w:color w:val="000000"/>
              </w:rPr>
              <w:t>11</w:t>
            </w:r>
          </w:p>
        </w:tc>
      </w:tr>
      <w:tr w:rsidR="001E4F35" w:rsidRPr="00B5166A" w14:paraId="443421EF" w14:textId="77777777" w:rsidTr="00773A33">
        <w:trPr>
          <w:trHeight w:val="320"/>
        </w:trPr>
        <w:tc>
          <w:tcPr>
            <w:tcW w:w="2425" w:type="dxa"/>
            <w:noWrap/>
            <w:vAlign w:val="bottom"/>
          </w:tcPr>
          <w:p w14:paraId="1EF731CE" w14:textId="77777777" w:rsidR="001E4F35" w:rsidRPr="00B5166A" w:rsidRDefault="001E4F35" w:rsidP="00773A33">
            <w:pPr>
              <w:rPr>
                <w:noProof/>
              </w:rPr>
            </w:pPr>
          </w:p>
        </w:tc>
        <w:tc>
          <w:tcPr>
            <w:tcW w:w="4320" w:type="dxa"/>
            <w:noWrap/>
            <w:vAlign w:val="bottom"/>
            <w:hideMark/>
          </w:tcPr>
          <w:p w14:paraId="0C3E6EC0" w14:textId="77777777" w:rsidR="001E4F35" w:rsidRPr="00B5166A" w:rsidRDefault="001E4F35" w:rsidP="00773A33">
            <w:pPr>
              <w:rPr>
                <w:noProof/>
              </w:rPr>
            </w:pPr>
            <w:r w:rsidRPr="00B5166A">
              <w:rPr>
                <w:color w:val="000000"/>
              </w:rPr>
              <w:t xml:space="preserve">blood vessel development </w:t>
            </w:r>
          </w:p>
        </w:tc>
        <w:tc>
          <w:tcPr>
            <w:tcW w:w="1530" w:type="dxa"/>
            <w:vAlign w:val="bottom"/>
          </w:tcPr>
          <w:p w14:paraId="522B7718" w14:textId="77777777" w:rsidR="001E4F35" w:rsidRPr="00B5166A" w:rsidRDefault="001E4F35" w:rsidP="00773A33">
            <w:pPr>
              <w:rPr>
                <w:noProof/>
              </w:rPr>
            </w:pPr>
            <w:r w:rsidRPr="00B5166A">
              <w:rPr>
                <w:color w:val="000000"/>
              </w:rPr>
              <w:t>GO:0001568</w:t>
            </w:r>
          </w:p>
        </w:tc>
        <w:tc>
          <w:tcPr>
            <w:tcW w:w="1080" w:type="dxa"/>
            <w:noWrap/>
            <w:vAlign w:val="bottom"/>
            <w:hideMark/>
          </w:tcPr>
          <w:p w14:paraId="6884A829" w14:textId="77777777" w:rsidR="001E4F35" w:rsidRPr="00B5166A" w:rsidRDefault="001E4F35" w:rsidP="00773A33">
            <w:pPr>
              <w:rPr>
                <w:noProof/>
              </w:rPr>
            </w:pPr>
            <w:r w:rsidRPr="00B5166A">
              <w:rPr>
                <w:color w:val="000000"/>
              </w:rPr>
              <w:t>0.008</w:t>
            </w:r>
          </w:p>
        </w:tc>
      </w:tr>
      <w:tr w:rsidR="001E4F35" w:rsidRPr="00B5166A" w14:paraId="2F412017" w14:textId="77777777" w:rsidTr="00773A33">
        <w:trPr>
          <w:trHeight w:val="320"/>
        </w:trPr>
        <w:tc>
          <w:tcPr>
            <w:tcW w:w="2425" w:type="dxa"/>
            <w:noWrap/>
            <w:vAlign w:val="bottom"/>
          </w:tcPr>
          <w:p w14:paraId="1F069D07" w14:textId="77777777" w:rsidR="001E4F35" w:rsidRPr="00B5166A" w:rsidRDefault="001E4F35" w:rsidP="00773A33">
            <w:pPr>
              <w:rPr>
                <w:noProof/>
              </w:rPr>
            </w:pPr>
          </w:p>
        </w:tc>
        <w:tc>
          <w:tcPr>
            <w:tcW w:w="4320" w:type="dxa"/>
            <w:noWrap/>
            <w:vAlign w:val="bottom"/>
            <w:hideMark/>
          </w:tcPr>
          <w:p w14:paraId="5BC2C8CB" w14:textId="77777777" w:rsidR="001E4F35" w:rsidRPr="00B5166A" w:rsidRDefault="001E4F35" w:rsidP="00773A33">
            <w:pPr>
              <w:rPr>
                <w:noProof/>
              </w:rPr>
            </w:pPr>
            <w:r w:rsidRPr="00B5166A">
              <w:rPr>
                <w:color w:val="000000"/>
              </w:rPr>
              <w:t xml:space="preserve">vasculature development </w:t>
            </w:r>
          </w:p>
        </w:tc>
        <w:tc>
          <w:tcPr>
            <w:tcW w:w="1530" w:type="dxa"/>
            <w:vAlign w:val="bottom"/>
          </w:tcPr>
          <w:p w14:paraId="5A9DF6E0" w14:textId="77777777" w:rsidR="001E4F35" w:rsidRPr="00B5166A" w:rsidRDefault="001E4F35" w:rsidP="00773A33">
            <w:pPr>
              <w:rPr>
                <w:noProof/>
              </w:rPr>
            </w:pPr>
            <w:r w:rsidRPr="00B5166A">
              <w:rPr>
                <w:color w:val="000000"/>
              </w:rPr>
              <w:t>GO:0001944</w:t>
            </w:r>
          </w:p>
        </w:tc>
        <w:tc>
          <w:tcPr>
            <w:tcW w:w="1080" w:type="dxa"/>
            <w:noWrap/>
            <w:vAlign w:val="bottom"/>
            <w:hideMark/>
          </w:tcPr>
          <w:p w14:paraId="7914D520" w14:textId="77777777" w:rsidR="001E4F35" w:rsidRPr="00B5166A" w:rsidRDefault="001E4F35" w:rsidP="00773A33">
            <w:pPr>
              <w:rPr>
                <w:noProof/>
              </w:rPr>
            </w:pPr>
            <w:r w:rsidRPr="00B5166A">
              <w:rPr>
                <w:color w:val="000000"/>
              </w:rPr>
              <w:t>0.00</w:t>
            </w:r>
            <w:r>
              <w:rPr>
                <w:color w:val="000000"/>
              </w:rPr>
              <w:t>7</w:t>
            </w:r>
          </w:p>
        </w:tc>
      </w:tr>
      <w:tr w:rsidR="001E4F35" w:rsidRPr="00B5166A" w14:paraId="386E8E8C" w14:textId="77777777" w:rsidTr="00773A33">
        <w:trPr>
          <w:trHeight w:val="320"/>
        </w:trPr>
        <w:tc>
          <w:tcPr>
            <w:tcW w:w="2425" w:type="dxa"/>
            <w:noWrap/>
            <w:vAlign w:val="bottom"/>
          </w:tcPr>
          <w:p w14:paraId="7078E8BF" w14:textId="77777777" w:rsidR="001E4F35" w:rsidRPr="00B5166A" w:rsidRDefault="001E4F35" w:rsidP="00773A33">
            <w:pPr>
              <w:rPr>
                <w:noProof/>
              </w:rPr>
            </w:pPr>
          </w:p>
        </w:tc>
        <w:tc>
          <w:tcPr>
            <w:tcW w:w="4320" w:type="dxa"/>
            <w:noWrap/>
            <w:vAlign w:val="bottom"/>
            <w:hideMark/>
          </w:tcPr>
          <w:p w14:paraId="6985D1C8" w14:textId="77777777" w:rsidR="001E4F35" w:rsidRPr="00B5166A" w:rsidRDefault="001E4F35" w:rsidP="00773A33">
            <w:pPr>
              <w:rPr>
                <w:noProof/>
              </w:rPr>
            </w:pPr>
            <w:r w:rsidRPr="00B5166A">
              <w:rPr>
                <w:color w:val="000000"/>
              </w:rPr>
              <w:t xml:space="preserve">tube morphogenesis </w:t>
            </w:r>
          </w:p>
        </w:tc>
        <w:tc>
          <w:tcPr>
            <w:tcW w:w="1530" w:type="dxa"/>
            <w:vAlign w:val="bottom"/>
          </w:tcPr>
          <w:p w14:paraId="4DCDE329" w14:textId="77777777" w:rsidR="001E4F35" w:rsidRPr="00B5166A" w:rsidRDefault="001E4F35" w:rsidP="00773A33">
            <w:pPr>
              <w:rPr>
                <w:noProof/>
              </w:rPr>
            </w:pPr>
            <w:r w:rsidRPr="00B5166A">
              <w:rPr>
                <w:color w:val="000000"/>
              </w:rPr>
              <w:t>GO:0035239</w:t>
            </w:r>
          </w:p>
        </w:tc>
        <w:tc>
          <w:tcPr>
            <w:tcW w:w="1080" w:type="dxa"/>
            <w:noWrap/>
            <w:vAlign w:val="bottom"/>
            <w:hideMark/>
          </w:tcPr>
          <w:p w14:paraId="6E907F3F" w14:textId="77777777" w:rsidR="001E4F35" w:rsidRPr="00B5166A" w:rsidRDefault="001E4F35" w:rsidP="00773A33">
            <w:pPr>
              <w:rPr>
                <w:noProof/>
              </w:rPr>
            </w:pPr>
            <w:r w:rsidRPr="00B5166A">
              <w:rPr>
                <w:color w:val="000000"/>
              </w:rPr>
              <w:t>0.00</w:t>
            </w:r>
            <w:r>
              <w:rPr>
                <w:color w:val="000000"/>
              </w:rPr>
              <w:t>5</w:t>
            </w:r>
          </w:p>
        </w:tc>
      </w:tr>
      <w:tr w:rsidR="001E4F35" w:rsidRPr="00B5166A" w14:paraId="682F72BD" w14:textId="77777777" w:rsidTr="00773A33">
        <w:trPr>
          <w:trHeight w:val="320"/>
        </w:trPr>
        <w:tc>
          <w:tcPr>
            <w:tcW w:w="2425" w:type="dxa"/>
            <w:noWrap/>
            <w:vAlign w:val="bottom"/>
          </w:tcPr>
          <w:p w14:paraId="045F51AD" w14:textId="77777777" w:rsidR="001E4F35" w:rsidRPr="00B5166A" w:rsidRDefault="001E4F35" w:rsidP="00773A33">
            <w:pPr>
              <w:rPr>
                <w:noProof/>
              </w:rPr>
            </w:pPr>
          </w:p>
        </w:tc>
        <w:tc>
          <w:tcPr>
            <w:tcW w:w="4320" w:type="dxa"/>
            <w:noWrap/>
            <w:vAlign w:val="bottom"/>
            <w:hideMark/>
          </w:tcPr>
          <w:p w14:paraId="57CD11E5" w14:textId="77777777" w:rsidR="001E4F35" w:rsidRPr="00B5166A" w:rsidRDefault="001E4F35" w:rsidP="00773A33">
            <w:pPr>
              <w:rPr>
                <w:noProof/>
              </w:rPr>
            </w:pPr>
            <w:r w:rsidRPr="00B5166A">
              <w:rPr>
                <w:color w:val="000000"/>
              </w:rPr>
              <w:t xml:space="preserve">tube development </w:t>
            </w:r>
          </w:p>
        </w:tc>
        <w:tc>
          <w:tcPr>
            <w:tcW w:w="1530" w:type="dxa"/>
            <w:vAlign w:val="bottom"/>
          </w:tcPr>
          <w:p w14:paraId="713452EF" w14:textId="77777777" w:rsidR="001E4F35" w:rsidRPr="00B5166A" w:rsidRDefault="001E4F35" w:rsidP="00773A33">
            <w:pPr>
              <w:rPr>
                <w:noProof/>
              </w:rPr>
            </w:pPr>
            <w:r w:rsidRPr="00B5166A">
              <w:rPr>
                <w:color w:val="000000"/>
              </w:rPr>
              <w:t>GO:0035295</w:t>
            </w:r>
          </w:p>
        </w:tc>
        <w:tc>
          <w:tcPr>
            <w:tcW w:w="1080" w:type="dxa"/>
            <w:noWrap/>
            <w:vAlign w:val="bottom"/>
            <w:hideMark/>
          </w:tcPr>
          <w:p w14:paraId="7F5E855E" w14:textId="77777777" w:rsidR="001E4F35" w:rsidRPr="00B5166A" w:rsidRDefault="001E4F35" w:rsidP="00773A33">
            <w:pPr>
              <w:rPr>
                <w:noProof/>
              </w:rPr>
            </w:pPr>
            <w:r w:rsidRPr="00B5166A">
              <w:rPr>
                <w:color w:val="000000"/>
              </w:rPr>
              <w:t>0.00</w:t>
            </w:r>
            <w:r>
              <w:rPr>
                <w:color w:val="000000"/>
              </w:rPr>
              <w:t>6</w:t>
            </w:r>
          </w:p>
        </w:tc>
      </w:tr>
      <w:tr w:rsidR="001E4F35" w:rsidRPr="00B5166A" w14:paraId="1A390021" w14:textId="77777777" w:rsidTr="00773A33">
        <w:trPr>
          <w:trHeight w:val="320"/>
        </w:trPr>
        <w:tc>
          <w:tcPr>
            <w:tcW w:w="2425" w:type="dxa"/>
            <w:noWrap/>
            <w:vAlign w:val="bottom"/>
            <w:hideMark/>
          </w:tcPr>
          <w:p w14:paraId="7F51A5C8" w14:textId="77777777" w:rsidR="001E4F35" w:rsidRPr="00B5166A" w:rsidRDefault="001E4F35" w:rsidP="00773A33">
            <w:pPr>
              <w:rPr>
                <w:noProof/>
              </w:rPr>
            </w:pPr>
            <w:r>
              <w:rPr>
                <w:color w:val="000000"/>
              </w:rPr>
              <w:t>Medium ground finch</w:t>
            </w:r>
          </w:p>
        </w:tc>
        <w:tc>
          <w:tcPr>
            <w:tcW w:w="4320" w:type="dxa"/>
            <w:noWrap/>
            <w:vAlign w:val="bottom"/>
          </w:tcPr>
          <w:p w14:paraId="7A51E3C9" w14:textId="77777777" w:rsidR="001E4F35" w:rsidRPr="00B5166A" w:rsidRDefault="001E4F35" w:rsidP="00773A33">
            <w:pPr>
              <w:rPr>
                <w:noProof/>
              </w:rPr>
            </w:pPr>
            <w:r>
              <w:rPr>
                <w:noProof/>
              </w:rPr>
              <w:t>tRNA metabolic process</w:t>
            </w:r>
          </w:p>
        </w:tc>
        <w:tc>
          <w:tcPr>
            <w:tcW w:w="1530" w:type="dxa"/>
            <w:vAlign w:val="bottom"/>
          </w:tcPr>
          <w:p w14:paraId="329C9938" w14:textId="77777777" w:rsidR="001E4F35" w:rsidRPr="00B5166A" w:rsidRDefault="001E4F35" w:rsidP="00773A33">
            <w:pPr>
              <w:rPr>
                <w:noProof/>
              </w:rPr>
            </w:pPr>
            <w:r w:rsidRPr="00B5166A">
              <w:rPr>
                <w:color w:val="000000"/>
              </w:rPr>
              <w:t>GO:0007519</w:t>
            </w:r>
          </w:p>
        </w:tc>
        <w:tc>
          <w:tcPr>
            <w:tcW w:w="1080" w:type="dxa"/>
            <w:noWrap/>
            <w:vAlign w:val="bottom"/>
          </w:tcPr>
          <w:p w14:paraId="3CAED548" w14:textId="77777777" w:rsidR="001E4F35" w:rsidRPr="00B5166A" w:rsidRDefault="001E4F35" w:rsidP="00773A33">
            <w:pPr>
              <w:rPr>
                <w:noProof/>
              </w:rPr>
            </w:pPr>
            <w:r>
              <w:rPr>
                <w:noProof/>
              </w:rPr>
              <w:t>&lt;0.001</w:t>
            </w:r>
          </w:p>
        </w:tc>
      </w:tr>
      <w:tr w:rsidR="001E4F35" w:rsidRPr="00B5166A" w14:paraId="462BDC29" w14:textId="77777777" w:rsidTr="00773A33">
        <w:trPr>
          <w:trHeight w:val="320"/>
        </w:trPr>
        <w:tc>
          <w:tcPr>
            <w:tcW w:w="2425" w:type="dxa"/>
            <w:noWrap/>
            <w:vAlign w:val="bottom"/>
          </w:tcPr>
          <w:p w14:paraId="17C6A4B8" w14:textId="77777777" w:rsidR="001E4F35" w:rsidRPr="00B5166A" w:rsidRDefault="001E4F35" w:rsidP="00773A33">
            <w:pPr>
              <w:rPr>
                <w:noProof/>
              </w:rPr>
            </w:pPr>
          </w:p>
        </w:tc>
        <w:tc>
          <w:tcPr>
            <w:tcW w:w="4320" w:type="dxa"/>
            <w:noWrap/>
            <w:vAlign w:val="bottom"/>
          </w:tcPr>
          <w:p w14:paraId="3AA9D932" w14:textId="77777777" w:rsidR="001E4F35" w:rsidRPr="00B5166A" w:rsidRDefault="001E4F35" w:rsidP="00773A33">
            <w:pPr>
              <w:rPr>
                <w:noProof/>
              </w:rPr>
            </w:pPr>
            <w:r>
              <w:rPr>
                <w:noProof/>
              </w:rPr>
              <w:t>nucleic acid metabolic process</w:t>
            </w:r>
          </w:p>
        </w:tc>
        <w:tc>
          <w:tcPr>
            <w:tcW w:w="1530" w:type="dxa"/>
            <w:vAlign w:val="bottom"/>
          </w:tcPr>
          <w:p w14:paraId="20FE2F67" w14:textId="77777777" w:rsidR="001E4F35" w:rsidRPr="00B5166A" w:rsidRDefault="001E4F35" w:rsidP="00773A33">
            <w:pPr>
              <w:rPr>
                <w:noProof/>
              </w:rPr>
            </w:pPr>
            <w:r w:rsidRPr="00B5166A">
              <w:rPr>
                <w:color w:val="000000"/>
              </w:rPr>
              <w:t>GO:0060538</w:t>
            </w:r>
          </w:p>
        </w:tc>
        <w:tc>
          <w:tcPr>
            <w:tcW w:w="1080" w:type="dxa"/>
            <w:noWrap/>
            <w:vAlign w:val="bottom"/>
          </w:tcPr>
          <w:p w14:paraId="526D4CE5" w14:textId="77777777" w:rsidR="001E4F35" w:rsidRPr="00B5166A" w:rsidRDefault="001E4F35" w:rsidP="00773A33">
            <w:pPr>
              <w:rPr>
                <w:noProof/>
              </w:rPr>
            </w:pPr>
            <w:r>
              <w:rPr>
                <w:noProof/>
              </w:rPr>
              <w:t>&lt;0.001</w:t>
            </w:r>
          </w:p>
        </w:tc>
      </w:tr>
      <w:tr w:rsidR="001E4F35" w:rsidRPr="00B5166A" w14:paraId="0A22CB1B" w14:textId="77777777" w:rsidTr="00773A33">
        <w:trPr>
          <w:trHeight w:val="320"/>
        </w:trPr>
        <w:tc>
          <w:tcPr>
            <w:tcW w:w="2425" w:type="dxa"/>
            <w:noWrap/>
            <w:vAlign w:val="bottom"/>
          </w:tcPr>
          <w:p w14:paraId="1BA9EB1C" w14:textId="77777777" w:rsidR="001E4F35" w:rsidRPr="00B5166A" w:rsidRDefault="001E4F35" w:rsidP="00773A33">
            <w:pPr>
              <w:rPr>
                <w:noProof/>
              </w:rPr>
            </w:pPr>
          </w:p>
        </w:tc>
        <w:tc>
          <w:tcPr>
            <w:tcW w:w="4320" w:type="dxa"/>
            <w:noWrap/>
            <w:vAlign w:val="bottom"/>
          </w:tcPr>
          <w:p w14:paraId="60AD5F52" w14:textId="77777777" w:rsidR="001E4F35" w:rsidRPr="00B5166A" w:rsidRDefault="001E4F35" w:rsidP="00773A33">
            <w:pPr>
              <w:rPr>
                <w:noProof/>
              </w:rPr>
            </w:pPr>
            <w:r>
              <w:rPr>
                <w:noProof/>
              </w:rPr>
              <w:t>nucleobase-containing compound metabolic process</w:t>
            </w:r>
          </w:p>
        </w:tc>
        <w:tc>
          <w:tcPr>
            <w:tcW w:w="1530" w:type="dxa"/>
            <w:vAlign w:val="bottom"/>
          </w:tcPr>
          <w:p w14:paraId="762EB7EF" w14:textId="77777777" w:rsidR="001E4F35" w:rsidRPr="00B5166A" w:rsidRDefault="001E4F35" w:rsidP="00773A33">
            <w:pPr>
              <w:rPr>
                <w:noProof/>
              </w:rPr>
            </w:pPr>
            <w:r w:rsidRPr="00B5166A">
              <w:rPr>
                <w:color w:val="000000"/>
              </w:rPr>
              <w:t>GO:0007517</w:t>
            </w:r>
          </w:p>
        </w:tc>
        <w:tc>
          <w:tcPr>
            <w:tcW w:w="1080" w:type="dxa"/>
            <w:noWrap/>
            <w:vAlign w:val="bottom"/>
          </w:tcPr>
          <w:p w14:paraId="79534248" w14:textId="77777777" w:rsidR="001E4F35" w:rsidRPr="00B5166A" w:rsidRDefault="001E4F35" w:rsidP="00773A33">
            <w:pPr>
              <w:rPr>
                <w:noProof/>
              </w:rPr>
            </w:pPr>
            <w:r>
              <w:rPr>
                <w:noProof/>
              </w:rPr>
              <w:t>&lt;0.001</w:t>
            </w:r>
          </w:p>
        </w:tc>
      </w:tr>
      <w:tr w:rsidR="001E4F35" w:rsidRPr="00B5166A" w14:paraId="14DBAB47" w14:textId="77777777" w:rsidTr="00773A33">
        <w:trPr>
          <w:trHeight w:val="320"/>
        </w:trPr>
        <w:tc>
          <w:tcPr>
            <w:tcW w:w="2425" w:type="dxa"/>
            <w:noWrap/>
            <w:vAlign w:val="bottom"/>
          </w:tcPr>
          <w:p w14:paraId="73D68387" w14:textId="77777777" w:rsidR="001E4F35" w:rsidRPr="00B5166A" w:rsidRDefault="001E4F35" w:rsidP="00773A33">
            <w:pPr>
              <w:rPr>
                <w:noProof/>
              </w:rPr>
            </w:pPr>
          </w:p>
        </w:tc>
        <w:tc>
          <w:tcPr>
            <w:tcW w:w="4320" w:type="dxa"/>
            <w:noWrap/>
            <w:vAlign w:val="bottom"/>
          </w:tcPr>
          <w:p w14:paraId="0780BF24" w14:textId="77777777" w:rsidR="001E4F35" w:rsidRPr="00B5166A" w:rsidRDefault="001E4F35" w:rsidP="00773A33">
            <w:pPr>
              <w:rPr>
                <w:noProof/>
              </w:rPr>
            </w:pPr>
            <w:r>
              <w:rPr>
                <w:noProof/>
              </w:rPr>
              <w:t>heterocycle metabolic process</w:t>
            </w:r>
          </w:p>
        </w:tc>
        <w:tc>
          <w:tcPr>
            <w:tcW w:w="1530" w:type="dxa"/>
            <w:vAlign w:val="bottom"/>
          </w:tcPr>
          <w:p w14:paraId="71318D89" w14:textId="77777777" w:rsidR="001E4F35" w:rsidRPr="00B5166A" w:rsidRDefault="001E4F35" w:rsidP="00773A33">
            <w:pPr>
              <w:rPr>
                <w:noProof/>
              </w:rPr>
            </w:pPr>
            <w:r w:rsidRPr="00B5166A">
              <w:rPr>
                <w:color w:val="000000"/>
              </w:rPr>
              <w:t>GO:0060537</w:t>
            </w:r>
          </w:p>
        </w:tc>
        <w:tc>
          <w:tcPr>
            <w:tcW w:w="1080" w:type="dxa"/>
            <w:noWrap/>
            <w:vAlign w:val="bottom"/>
          </w:tcPr>
          <w:p w14:paraId="150FA939" w14:textId="77777777" w:rsidR="001E4F35" w:rsidRPr="00B5166A" w:rsidRDefault="001E4F35" w:rsidP="00773A33">
            <w:pPr>
              <w:rPr>
                <w:noProof/>
              </w:rPr>
            </w:pPr>
            <w:r>
              <w:rPr>
                <w:noProof/>
              </w:rPr>
              <w:t>&lt;0.001</w:t>
            </w:r>
          </w:p>
        </w:tc>
      </w:tr>
      <w:tr w:rsidR="001E4F35" w:rsidRPr="00B5166A" w14:paraId="5C9EC57C" w14:textId="77777777" w:rsidTr="00773A33">
        <w:trPr>
          <w:trHeight w:val="320"/>
        </w:trPr>
        <w:tc>
          <w:tcPr>
            <w:tcW w:w="2425" w:type="dxa"/>
            <w:noWrap/>
            <w:vAlign w:val="bottom"/>
          </w:tcPr>
          <w:p w14:paraId="4A4685C7" w14:textId="77777777" w:rsidR="001E4F35" w:rsidRPr="00B5166A" w:rsidRDefault="001E4F35" w:rsidP="00773A33">
            <w:pPr>
              <w:rPr>
                <w:noProof/>
              </w:rPr>
            </w:pPr>
          </w:p>
        </w:tc>
        <w:tc>
          <w:tcPr>
            <w:tcW w:w="4320" w:type="dxa"/>
            <w:noWrap/>
            <w:vAlign w:val="bottom"/>
          </w:tcPr>
          <w:p w14:paraId="0E870BF9" w14:textId="77777777" w:rsidR="001E4F35" w:rsidRPr="00B5166A" w:rsidRDefault="001E4F35" w:rsidP="00773A33">
            <w:pPr>
              <w:rPr>
                <w:noProof/>
              </w:rPr>
            </w:pPr>
            <w:r>
              <w:rPr>
                <w:noProof/>
              </w:rPr>
              <w:t>cellular aromatic compound metabolic process</w:t>
            </w:r>
          </w:p>
        </w:tc>
        <w:tc>
          <w:tcPr>
            <w:tcW w:w="1530" w:type="dxa"/>
            <w:vAlign w:val="bottom"/>
          </w:tcPr>
          <w:p w14:paraId="6DE2F96A" w14:textId="77777777" w:rsidR="001E4F35" w:rsidRPr="00B5166A" w:rsidRDefault="001E4F35" w:rsidP="00773A33">
            <w:pPr>
              <w:rPr>
                <w:noProof/>
              </w:rPr>
            </w:pPr>
            <w:r w:rsidRPr="00B5166A">
              <w:rPr>
                <w:color w:val="000000"/>
              </w:rPr>
              <w:t>GO:0010720</w:t>
            </w:r>
          </w:p>
        </w:tc>
        <w:tc>
          <w:tcPr>
            <w:tcW w:w="1080" w:type="dxa"/>
            <w:noWrap/>
            <w:vAlign w:val="bottom"/>
          </w:tcPr>
          <w:p w14:paraId="37874CEC" w14:textId="77777777" w:rsidR="001E4F35" w:rsidRPr="00B5166A" w:rsidRDefault="001E4F35" w:rsidP="00773A33">
            <w:pPr>
              <w:rPr>
                <w:noProof/>
              </w:rPr>
            </w:pPr>
            <w:r>
              <w:rPr>
                <w:noProof/>
              </w:rPr>
              <w:t>&lt;0.001</w:t>
            </w:r>
          </w:p>
        </w:tc>
      </w:tr>
      <w:tr w:rsidR="001E4F35" w:rsidRPr="00B5166A" w14:paraId="3596A5AF" w14:textId="77777777" w:rsidTr="00773A33">
        <w:trPr>
          <w:trHeight w:val="320"/>
        </w:trPr>
        <w:tc>
          <w:tcPr>
            <w:tcW w:w="2425" w:type="dxa"/>
            <w:noWrap/>
            <w:vAlign w:val="bottom"/>
          </w:tcPr>
          <w:p w14:paraId="520B1863" w14:textId="77777777" w:rsidR="001E4F35" w:rsidRPr="00B5166A" w:rsidRDefault="001E4F35" w:rsidP="00773A33">
            <w:pPr>
              <w:rPr>
                <w:noProof/>
              </w:rPr>
            </w:pPr>
            <w:r>
              <w:rPr>
                <w:noProof/>
              </w:rPr>
              <w:t>Small tree finch</w:t>
            </w:r>
          </w:p>
        </w:tc>
        <w:tc>
          <w:tcPr>
            <w:tcW w:w="4320" w:type="dxa"/>
            <w:noWrap/>
            <w:vAlign w:val="bottom"/>
          </w:tcPr>
          <w:p w14:paraId="0EB36EDA" w14:textId="77777777" w:rsidR="001E4F35" w:rsidRPr="00B5166A" w:rsidRDefault="001E4F35" w:rsidP="00773A33">
            <w:pPr>
              <w:rPr>
                <w:color w:val="000000"/>
              </w:rPr>
            </w:pPr>
            <w:r>
              <w:rPr>
                <w:color w:val="000000"/>
              </w:rPr>
              <w:t>None</w:t>
            </w:r>
          </w:p>
        </w:tc>
        <w:tc>
          <w:tcPr>
            <w:tcW w:w="1530" w:type="dxa"/>
            <w:vAlign w:val="bottom"/>
          </w:tcPr>
          <w:p w14:paraId="14B04F5B" w14:textId="77777777" w:rsidR="001E4F35" w:rsidRPr="00B5166A" w:rsidRDefault="001E4F35" w:rsidP="00773A33">
            <w:pPr>
              <w:rPr>
                <w:color w:val="000000"/>
              </w:rPr>
            </w:pPr>
            <w:r>
              <w:rPr>
                <w:color w:val="000000"/>
              </w:rPr>
              <w:t>None</w:t>
            </w:r>
          </w:p>
        </w:tc>
        <w:tc>
          <w:tcPr>
            <w:tcW w:w="1080" w:type="dxa"/>
            <w:noWrap/>
            <w:vAlign w:val="bottom"/>
          </w:tcPr>
          <w:p w14:paraId="4AE10557" w14:textId="77777777" w:rsidR="001E4F35" w:rsidRPr="00B5166A" w:rsidRDefault="001E4F35" w:rsidP="00773A33">
            <w:pPr>
              <w:rPr>
                <w:color w:val="000000"/>
              </w:rPr>
            </w:pPr>
            <w:r>
              <w:rPr>
                <w:color w:val="000000"/>
              </w:rPr>
              <w:t>NA</w:t>
            </w:r>
          </w:p>
        </w:tc>
      </w:tr>
      <w:tr w:rsidR="001E4F35" w:rsidRPr="00B5166A" w14:paraId="2B3EE7EC" w14:textId="77777777" w:rsidTr="00773A33">
        <w:trPr>
          <w:trHeight w:val="320"/>
        </w:trPr>
        <w:tc>
          <w:tcPr>
            <w:tcW w:w="9355" w:type="dxa"/>
            <w:gridSpan w:val="4"/>
            <w:noWrap/>
            <w:vAlign w:val="bottom"/>
          </w:tcPr>
          <w:p w14:paraId="6F5F048F" w14:textId="77777777" w:rsidR="001E4F35" w:rsidRPr="00C942A9" w:rsidRDefault="001E4F35" w:rsidP="00773A33">
            <w:pPr>
              <w:rPr>
                <w:b/>
                <w:bCs/>
                <w:color w:val="000000"/>
                <w:u w:val="single"/>
              </w:rPr>
            </w:pPr>
            <w:r w:rsidRPr="00C942A9">
              <w:rPr>
                <w:b/>
                <w:bCs/>
                <w:color w:val="000000"/>
                <w:u w:val="single"/>
              </w:rPr>
              <w:t>Multispecies analyses</w:t>
            </w:r>
          </w:p>
        </w:tc>
      </w:tr>
      <w:tr w:rsidR="001E4F35" w:rsidRPr="00B5166A" w14:paraId="78EC16E7" w14:textId="77777777" w:rsidTr="00773A33">
        <w:trPr>
          <w:trHeight w:val="320"/>
        </w:trPr>
        <w:tc>
          <w:tcPr>
            <w:tcW w:w="2425" w:type="dxa"/>
            <w:noWrap/>
            <w:vAlign w:val="bottom"/>
          </w:tcPr>
          <w:p w14:paraId="275419E2" w14:textId="77777777" w:rsidR="001E4F35" w:rsidRDefault="001E4F35" w:rsidP="00773A33">
            <w:pPr>
              <w:rPr>
                <w:noProof/>
              </w:rPr>
            </w:pPr>
            <w:r>
              <w:rPr>
                <w:noProof/>
              </w:rPr>
              <w:t>All species</w:t>
            </w:r>
          </w:p>
        </w:tc>
        <w:tc>
          <w:tcPr>
            <w:tcW w:w="4320" w:type="dxa"/>
            <w:noWrap/>
            <w:vAlign w:val="bottom"/>
          </w:tcPr>
          <w:p w14:paraId="6071C213" w14:textId="77777777" w:rsidR="001E4F35" w:rsidRDefault="001E4F35" w:rsidP="00773A33">
            <w:pPr>
              <w:rPr>
                <w:color w:val="000000"/>
              </w:rPr>
            </w:pPr>
            <w:r>
              <w:rPr>
                <w:color w:val="000000"/>
              </w:rPr>
              <w:t>hippo signaling</w:t>
            </w:r>
          </w:p>
        </w:tc>
        <w:tc>
          <w:tcPr>
            <w:tcW w:w="1530" w:type="dxa"/>
            <w:vAlign w:val="bottom"/>
          </w:tcPr>
          <w:p w14:paraId="072F3DFB" w14:textId="77777777" w:rsidR="001E4F35" w:rsidRDefault="001E4F35" w:rsidP="00773A33">
            <w:pPr>
              <w:rPr>
                <w:color w:val="000000"/>
              </w:rPr>
            </w:pPr>
            <w:r w:rsidRPr="0049199C">
              <w:rPr>
                <w:color w:val="000000"/>
              </w:rPr>
              <w:t>GO:0035329</w:t>
            </w:r>
          </w:p>
        </w:tc>
        <w:tc>
          <w:tcPr>
            <w:tcW w:w="1080" w:type="dxa"/>
            <w:noWrap/>
            <w:vAlign w:val="bottom"/>
          </w:tcPr>
          <w:p w14:paraId="3A6968F3" w14:textId="77777777" w:rsidR="001E4F35" w:rsidRDefault="001E4F35" w:rsidP="00773A33">
            <w:pPr>
              <w:rPr>
                <w:color w:val="000000"/>
              </w:rPr>
            </w:pPr>
            <w:r>
              <w:rPr>
                <w:color w:val="000000"/>
              </w:rPr>
              <w:t>0.021</w:t>
            </w:r>
          </w:p>
        </w:tc>
      </w:tr>
      <w:tr w:rsidR="001E4F35" w:rsidRPr="00B5166A" w14:paraId="434B77B6" w14:textId="77777777" w:rsidTr="00773A33">
        <w:trPr>
          <w:trHeight w:val="320"/>
        </w:trPr>
        <w:tc>
          <w:tcPr>
            <w:tcW w:w="2425" w:type="dxa"/>
            <w:noWrap/>
            <w:vAlign w:val="bottom"/>
          </w:tcPr>
          <w:p w14:paraId="143799F3" w14:textId="77777777" w:rsidR="001E4F35" w:rsidRDefault="001E4F35" w:rsidP="00773A33">
            <w:pPr>
              <w:rPr>
                <w:noProof/>
              </w:rPr>
            </w:pPr>
            <w:r>
              <w:rPr>
                <w:noProof/>
              </w:rPr>
              <w:t>Pairwise overlap</w:t>
            </w:r>
          </w:p>
        </w:tc>
        <w:tc>
          <w:tcPr>
            <w:tcW w:w="4320" w:type="dxa"/>
            <w:noWrap/>
            <w:vAlign w:val="bottom"/>
          </w:tcPr>
          <w:p w14:paraId="3419C6D6" w14:textId="77777777" w:rsidR="001E4F35" w:rsidRDefault="001E4F35" w:rsidP="00773A33">
            <w:pPr>
              <w:rPr>
                <w:color w:val="000000"/>
              </w:rPr>
            </w:pPr>
            <w:r>
              <w:rPr>
                <w:color w:val="000000"/>
              </w:rPr>
              <w:t>None</w:t>
            </w:r>
          </w:p>
        </w:tc>
        <w:tc>
          <w:tcPr>
            <w:tcW w:w="1530" w:type="dxa"/>
            <w:vAlign w:val="bottom"/>
          </w:tcPr>
          <w:p w14:paraId="5BEDC520" w14:textId="77777777" w:rsidR="001E4F35" w:rsidRPr="0049199C" w:rsidRDefault="001E4F35" w:rsidP="00773A33">
            <w:pPr>
              <w:rPr>
                <w:color w:val="000000"/>
              </w:rPr>
            </w:pPr>
            <w:r>
              <w:rPr>
                <w:color w:val="000000"/>
              </w:rPr>
              <w:t>None</w:t>
            </w:r>
          </w:p>
        </w:tc>
        <w:tc>
          <w:tcPr>
            <w:tcW w:w="1080" w:type="dxa"/>
            <w:noWrap/>
            <w:vAlign w:val="bottom"/>
          </w:tcPr>
          <w:p w14:paraId="4BB03E1B" w14:textId="77777777" w:rsidR="001E4F35" w:rsidRDefault="001E4F35" w:rsidP="00773A33">
            <w:pPr>
              <w:rPr>
                <w:color w:val="000000"/>
              </w:rPr>
            </w:pPr>
            <w:r>
              <w:rPr>
                <w:color w:val="000000"/>
              </w:rPr>
              <w:t>NA</w:t>
            </w:r>
          </w:p>
        </w:tc>
      </w:tr>
      <w:tr w:rsidR="001E4F35" w:rsidRPr="00B5166A" w14:paraId="6660999F" w14:textId="77777777" w:rsidTr="00773A33">
        <w:trPr>
          <w:trHeight w:val="320"/>
        </w:trPr>
        <w:tc>
          <w:tcPr>
            <w:tcW w:w="2425" w:type="dxa"/>
            <w:noWrap/>
            <w:vAlign w:val="bottom"/>
          </w:tcPr>
          <w:p w14:paraId="413C5C28" w14:textId="77777777" w:rsidR="001E4F35" w:rsidRDefault="001E4F35" w:rsidP="00773A33">
            <w:pPr>
              <w:rPr>
                <w:noProof/>
              </w:rPr>
            </w:pPr>
            <w:r>
              <w:rPr>
                <w:noProof/>
              </w:rPr>
              <w:t>Composite all taxa</w:t>
            </w:r>
          </w:p>
        </w:tc>
        <w:tc>
          <w:tcPr>
            <w:tcW w:w="4320" w:type="dxa"/>
            <w:noWrap/>
            <w:vAlign w:val="bottom"/>
          </w:tcPr>
          <w:p w14:paraId="43A8389B" w14:textId="77777777" w:rsidR="001E4F35" w:rsidRDefault="001E4F35" w:rsidP="00773A33">
            <w:pPr>
              <w:rPr>
                <w:color w:val="000000"/>
              </w:rPr>
            </w:pPr>
            <w:r>
              <w:rPr>
                <w:color w:val="000000"/>
              </w:rPr>
              <w:t>None</w:t>
            </w:r>
          </w:p>
        </w:tc>
        <w:tc>
          <w:tcPr>
            <w:tcW w:w="1530" w:type="dxa"/>
            <w:vAlign w:val="bottom"/>
          </w:tcPr>
          <w:p w14:paraId="2790767D" w14:textId="77777777" w:rsidR="001E4F35" w:rsidRDefault="001E4F35" w:rsidP="00773A33">
            <w:pPr>
              <w:rPr>
                <w:color w:val="000000"/>
              </w:rPr>
            </w:pPr>
            <w:r>
              <w:rPr>
                <w:color w:val="000000"/>
              </w:rPr>
              <w:t>None</w:t>
            </w:r>
          </w:p>
        </w:tc>
        <w:tc>
          <w:tcPr>
            <w:tcW w:w="1080" w:type="dxa"/>
            <w:noWrap/>
            <w:vAlign w:val="bottom"/>
          </w:tcPr>
          <w:p w14:paraId="6C1E6DA1" w14:textId="77777777" w:rsidR="001E4F35" w:rsidRDefault="001E4F35" w:rsidP="00773A33">
            <w:pPr>
              <w:rPr>
                <w:color w:val="000000"/>
              </w:rPr>
            </w:pPr>
            <w:r>
              <w:rPr>
                <w:color w:val="000000"/>
              </w:rPr>
              <w:t>NA</w:t>
            </w:r>
          </w:p>
        </w:tc>
      </w:tr>
    </w:tbl>
    <w:p w14:paraId="22F24467" w14:textId="77777777" w:rsidR="001E4F35" w:rsidRDefault="001E4F35" w:rsidP="001E4F35">
      <w:pPr>
        <w:rPr>
          <w:noProof/>
        </w:rPr>
      </w:pPr>
      <w:r>
        <w:rPr>
          <w:noProof/>
        </w:rPr>
        <w:t>* The gene lists for the multispecies analyses are as follows: “All species” consists of genes found in any of the three species. “Pairwise overlap” consists of genes found in two or more species. “Composite all taxa” consists of genes with a high additive scaled composite score across all three taxa (I scaled and centered the composite score for each species and then added them).</w:t>
      </w:r>
    </w:p>
    <w:p w14:paraId="4336DC83" w14:textId="77777777" w:rsidR="001E4F35" w:rsidRDefault="001E4F35" w:rsidP="001E4F35">
      <w:pPr>
        <w:rPr>
          <w:noProof/>
        </w:rPr>
      </w:pPr>
      <w:r>
        <w:rPr>
          <w:noProof/>
        </w:rPr>
        <w:br w:type="page"/>
      </w:r>
    </w:p>
    <w:p w14:paraId="2AB6772A" w14:textId="77777777" w:rsidR="001E4F35" w:rsidRPr="00094D03" w:rsidRDefault="001E4F35" w:rsidP="001E4F35">
      <w:pPr>
        <w:rPr>
          <w:b/>
          <w:bCs/>
          <w:noProof/>
          <w:u w:val="single"/>
        </w:rPr>
      </w:pPr>
      <w:r w:rsidRPr="00094D03">
        <w:rPr>
          <w:b/>
          <w:bCs/>
          <w:noProof/>
          <w:u w:val="single"/>
        </w:rPr>
        <w:lastRenderedPageBreak/>
        <w:t>Individual Gene Analysis</w:t>
      </w:r>
    </w:p>
    <w:p w14:paraId="35065D7A" w14:textId="77777777" w:rsidR="001E4F35" w:rsidRDefault="001E4F35" w:rsidP="001E4F35">
      <w:pPr>
        <w:rPr>
          <w:noProof/>
        </w:rPr>
      </w:pPr>
      <w:r w:rsidRPr="00094D03">
        <w:rPr>
          <w:noProof/>
        </w:rPr>
        <w:t>ANGPT1</w:t>
      </w:r>
      <w:r>
        <w:rPr>
          <w:noProof/>
        </w:rPr>
        <w:t>:</w:t>
      </w:r>
    </w:p>
    <w:p w14:paraId="503CD548" w14:textId="77777777" w:rsidR="001E4F35" w:rsidRDefault="001E4F35" w:rsidP="001E4F35">
      <w:pPr>
        <w:ind w:left="720"/>
        <w:rPr>
          <w:noProof/>
        </w:rPr>
      </w:pPr>
      <w:r>
        <w:rPr>
          <w:noProof/>
        </w:rPr>
        <w:t xml:space="preserve">We found </w:t>
      </w:r>
      <w:r w:rsidRPr="00736E5B">
        <w:rPr>
          <w:noProof/>
        </w:rPr>
        <w:t>no high FST snps in an exon</w:t>
      </w:r>
      <w:r>
        <w:rPr>
          <w:noProof/>
        </w:rPr>
        <w:t xml:space="preserve"> in ANGPT1. We found a c</w:t>
      </w:r>
      <w:r w:rsidRPr="00736E5B">
        <w:rPr>
          <w:noProof/>
        </w:rPr>
        <w:t xml:space="preserve">luster of high FST </w:t>
      </w:r>
      <w:r>
        <w:rPr>
          <w:noProof/>
        </w:rPr>
        <w:t>SNPs</w:t>
      </w:r>
      <w:r w:rsidRPr="00736E5B">
        <w:rPr>
          <w:noProof/>
        </w:rPr>
        <w:t xml:space="preserve"> between exon 1 and 2</w:t>
      </w:r>
      <w:r>
        <w:rPr>
          <w:noProof/>
        </w:rPr>
        <w:t xml:space="preserve"> and one SNP near exon 5, but none of these were CpG sites in either the ancestral or derived genotype.</w:t>
      </w:r>
    </w:p>
    <w:p w14:paraId="48CEFB54" w14:textId="77777777" w:rsidR="001E4F35" w:rsidRDefault="001E4F35" w:rsidP="001E4F35">
      <w:pPr>
        <w:rPr>
          <w:noProof/>
        </w:rPr>
      </w:pPr>
    </w:p>
    <w:p w14:paraId="478CACFE" w14:textId="77777777" w:rsidR="001E4F35" w:rsidRDefault="001E4F35" w:rsidP="001E4F35">
      <w:pPr>
        <w:rPr>
          <w:noProof/>
        </w:rPr>
      </w:pPr>
      <w:r>
        <w:rPr>
          <w:noProof/>
        </w:rPr>
        <w:t>HPSE:</w:t>
      </w:r>
    </w:p>
    <w:p w14:paraId="7AD56031" w14:textId="77777777" w:rsidR="001E4F35" w:rsidRDefault="001E4F35" w:rsidP="001E4F35">
      <w:pPr>
        <w:ind w:left="720"/>
        <w:rPr>
          <w:noProof/>
        </w:rPr>
      </w:pPr>
      <w:r>
        <w:rPr>
          <w:noProof/>
        </w:rPr>
        <w:t>We identified one genotype with a high relative F</w:t>
      </w:r>
      <w:r w:rsidRPr="000622C4">
        <w:rPr>
          <w:noProof/>
          <w:vertAlign w:val="subscript"/>
        </w:rPr>
        <w:t>ST</w:t>
      </w:r>
      <w:r>
        <w:rPr>
          <w:noProof/>
        </w:rPr>
        <w:t xml:space="preserve"> (0.</w:t>
      </w:r>
      <w:r w:rsidRPr="000622C4">
        <w:rPr>
          <w:noProof/>
        </w:rPr>
        <w:t>327</w:t>
      </w:r>
      <w:r>
        <w:rPr>
          <w:noProof/>
        </w:rPr>
        <w:t xml:space="preserve">) within the transcribed region of the HPSE gene, specifically within the 3’UTR. The derived allele at this site increased from a frequency of 0.5 pre-invasion to 0.875 post-invasion. We used RBPmap to predict changes to miRNA binding motifs resulting from this mutation. We found one binding motif associated with both the derived and ancestral genotype, and two associated only with the derived genotype. In all three motifs, neither allele perfectly matched the motif sequence, but in all three circumstances, the derived genotype matched the motif and the ancestral did not. </w:t>
      </w:r>
    </w:p>
    <w:p w14:paraId="1FA11BAF" w14:textId="34FE44A8" w:rsidR="001E4F35" w:rsidRDefault="001E4F35" w:rsidP="00454EF7">
      <w:pPr>
        <w:rPr>
          <w:noProof/>
        </w:rPr>
      </w:pPr>
      <w:r>
        <w:rPr>
          <w:noProof/>
        </w:rPr>
        <w:t xml:space="preserve"> </w:t>
      </w:r>
    </w:p>
    <w:p w14:paraId="02AFB96E" w14:textId="77777777" w:rsidR="001E4F35" w:rsidRDefault="001E4F35" w:rsidP="001E4F35">
      <w:pPr>
        <w:rPr>
          <w:noProof/>
        </w:rPr>
      </w:pPr>
      <w:r w:rsidRPr="00736E5B">
        <w:rPr>
          <w:noProof/>
        </w:rPr>
        <w:t>ITGA2B</w:t>
      </w:r>
      <w:r>
        <w:rPr>
          <w:noProof/>
        </w:rPr>
        <w:t>:</w:t>
      </w:r>
    </w:p>
    <w:p w14:paraId="2A6974EC" w14:textId="77777777" w:rsidR="001E4F35" w:rsidRDefault="001E4F35" w:rsidP="001E4F35">
      <w:pPr>
        <w:ind w:firstLine="720"/>
        <w:rPr>
          <w:noProof/>
        </w:rPr>
      </w:pPr>
      <w:r w:rsidRPr="00736E5B">
        <w:rPr>
          <w:noProof/>
        </w:rPr>
        <w:t>There is a block of high F</w:t>
      </w:r>
      <w:r w:rsidRPr="00BC56C5">
        <w:rPr>
          <w:noProof/>
          <w:vertAlign w:val="subscript"/>
        </w:rPr>
        <w:t>ST</w:t>
      </w:r>
      <w:r w:rsidRPr="00736E5B">
        <w:rPr>
          <w:noProof/>
        </w:rPr>
        <w:t xml:space="preserve"> in the region after ITGA2B</w:t>
      </w:r>
    </w:p>
    <w:p w14:paraId="2AB751E9" w14:textId="77777777" w:rsidR="001E4F35" w:rsidRDefault="001E4F35" w:rsidP="001E4F35">
      <w:pPr>
        <w:rPr>
          <w:noProof/>
        </w:rPr>
      </w:pPr>
    </w:p>
    <w:p w14:paraId="55CE2FC2" w14:textId="77777777" w:rsidR="001E4F35" w:rsidRDefault="001E4F35" w:rsidP="001E4F35">
      <w:pPr>
        <w:rPr>
          <w:noProof/>
        </w:rPr>
      </w:pPr>
      <w:r>
        <w:rPr>
          <w:noProof/>
        </w:rPr>
        <w:t>PODXL</w:t>
      </w:r>
    </w:p>
    <w:p w14:paraId="620B16B1" w14:textId="77777777" w:rsidR="001E4F35" w:rsidRDefault="001E4F35" w:rsidP="001E4F35">
      <w:pPr>
        <w:rPr>
          <w:noProof/>
        </w:rPr>
      </w:pPr>
      <w:r>
        <w:rPr>
          <w:noProof/>
        </w:rPr>
        <w:tab/>
        <w:t>There is a missense mutation (P295A). All pre-invasion taxa were homozygous for the mutation (6/6 chromosomes), while only 3/10 chromosomes in the post-invasion sample contained the mutation. This mutation is expected to be tolerated (SIFT, tolerance score = 0.35, median sequence conservation 4.32), but may have impacts on protein folding and structure. Additionally, we found four synonymous mutations in the coding region at sites 67,381,354, 67,381,955, 67,371,273, and 67,381,476.</w:t>
      </w:r>
    </w:p>
    <w:p w14:paraId="5E726FBF" w14:textId="77777777" w:rsidR="001E4F35" w:rsidRDefault="001E4F35" w:rsidP="001E4F35">
      <w:pPr>
        <w:rPr>
          <w:noProof/>
        </w:rPr>
      </w:pPr>
      <w:r>
        <w:rPr>
          <w:noProof/>
        </w:rPr>
        <w:br w:type="page"/>
      </w:r>
    </w:p>
    <w:p w14:paraId="42F09CDF" w14:textId="77777777" w:rsidR="00DE3E19" w:rsidRDefault="00DE3E19">
      <w:pPr>
        <w:rPr>
          <w:b/>
          <w:bCs/>
          <w:u w:val="single"/>
        </w:rPr>
      </w:pPr>
      <w:r>
        <w:rPr>
          <w:b/>
          <w:bCs/>
          <w:u w:val="single"/>
        </w:rPr>
        <w:lastRenderedPageBreak/>
        <w:t>Beak and body size genes ; species diversification</w:t>
      </w:r>
    </w:p>
    <w:p w14:paraId="324DD274" w14:textId="77777777" w:rsidR="00DE3E19" w:rsidRDefault="00DE3E19">
      <w:pPr>
        <w:rPr>
          <w:b/>
          <w:bCs/>
          <w:u w:val="single"/>
        </w:rPr>
      </w:pPr>
      <w:r w:rsidRPr="00CA7F64">
        <w:rPr>
          <w:rFonts w:ascii="Times New Roman" w:eastAsia="Times New Roman" w:hAnsi="Times New Roman" w:cs="Times New Roman"/>
          <w:i/>
          <w:iCs/>
          <w:color w:val="333333"/>
          <w:kern w:val="0"/>
          <w14:ligatures w14:val="none"/>
        </w:rPr>
        <w:t>HMGA2</w:t>
      </w:r>
      <w:r w:rsidRPr="00CA7F64">
        <w:rPr>
          <w:rFonts w:ascii="Times New Roman" w:eastAsia="Times New Roman" w:hAnsi="Times New Roman" w:cs="Times New Roman"/>
          <w:color w:val="333333"/>
          <w:kern w:val="0"/>
          <w14:ligatures w14:val="none"/>
        </w:rPr>
        <w:t> </w:t>
      </w:r>
      <w:r>
        <w:rPr>
          <w:b/>
          <w:bCs/>
          <w:u w:val="single"/>
        </w:rPr>
        <w:t xml:space="preserve"> </w:t>
      </w:r>
    </w:p>
    <w:p w14:paraId="21BACEEE" w14:textId="02AD0A14" w:rsidR="000B1333" w:rsidRDefault="000B1333">
      <w:pPr>
        <w:rPr>
          <w:b/>
          <w:bCs/>
          <w:u w:val="single"/>
        </w:rPr>
      </w:pPr>
      <w:r>
        <w:rPr>
          <w:b/>
          <w:bCs/>
          <w:u w:val="single"/>
        </w:rPr>
        <w:t>Average values</w:t>
      </w:r>
    </w:p>
    <w:tbl>
      <w:tblPr>
        <w:tblStyle w:val="TableGrid"/>
        <w:tblW w:w="0" w:type="auto"/>
        <w:tblInd w:w="-5" w:type="dxa"/>
        <w:tblLook w:val="04A0" w:firstRow="1" w:lastRow="0" w:firstColumn="1" w:lastColumn="0" w:noHBand="0" w:noVBand="1"/>
      </w:tblPr>
      <w:tblGrid>
        <w:gridCol w:w="1082"/>
        <w:gridCol w:w="988"/>
        <w:gridCol w:w="900"/>
        <w:gridCol w:w="1080"/>
        <w:gridCol w:w="900"/>
        <w:gridCol w:w="1080"/>
        <w:gridCol w:w="1080"/>
        <w:gridCol w:w="1080"/>
      </w:tblGrid>
      <w:tr w:rsidR="000B1333" w14:paraId="205E0AAA" w14:textId="77777777" w:rsidTr="00857FE4">
        <w:tc>
          <w:tcPr>
            <w:tcW w:w="1082" w:type="dxa"/>
          </w:tcPr>
          <w:p w14:paraId="7A270261" w14:textId="77777777" w:rsidR="000B1333" w:rsidRDefault="000B1333" w:rsidP="000B1333">
            <w:pPr>
              <w:rPr>
                <w:b/>
                <w:bCs/>
                <w:u w:val="single"/>
              </w:rPr>
            </w:pPr>
          </w:p>
        </w:tc>
        <w:tc>
          <w:tcPr>
            <w:tcW w:w="988" w:type="dxa"/>
          </w:tcPr>
          <w:p w14:paraId="45932997" w14:textId="77777777" w:rsidR="000B1333" w:rsidRDefault="000B1333" w:rsidP="000B1333">
            <w:pPr>
              <w:rPr>
                <w:b/>
                <w:bCs/>
                <w:u w:val="single"/>
              </w:rPr>
            </w:pPr>
          </w:p>
        </w:tc>
        <w:tc>
          <w:tcPr>
            <w:tcW w:w="1980" w:type="dxa"/>
            <w:gridSpan w:val="2"/>
          </w:tcPr>
          <w:p w14:paraId="18AEF910" w14:textId="3A802E5D" w:rsidR="000B1333" w:rsidRDefault="000B1333" w:rsidP="000B1333">
            <w:pPr>
              <w:rPr>
                <w:b/>
                <w:bCs/>
                <w:u w:val="single"/>
              </w:rPr>
            </w:pPr>
            <w:r>
              <w:rPr>
                <w:b/>
                <w:bCs/>
                <w:u w:val="single"/>
              </w:rPr>
              <w:t>Vegetarian</w:t>
            </w:r>
          </w:p>
        </w:tc>
        <w:tc>
          <w:tcPr>
            <w:tcW w:w="1980" w:type="dxa"/>
            <w:gridSpan w:val="2"/>
          </w:tcPr>
          <w:p w14:paraId="0427370F" w14:textId="6454CBB5" w:rsidR="000B1333" w:rsidRDefault="000B1333" w:rsidP="000B1333">
            <w:pPr>
              <w:rPr>
                <w:b/>
                <w:bCs/>
                <w:u w:val="single"/>
              </w:rPr>
            </w:pPr>
            <w:r>
              <w:rPr>
                <w:b/>
                <w:bCs/>
                <w:u w:val="single"/>
              </w:rPr>
              <w:t>Medium ground</w:t>
            </w:r>
          </w:p>
        </w:tc>
        <w:tc>
          <w:tcPr>
            <w:tcW w:w="2160" w:type="dxa"/>
            <w:gridSpan w:val="2"/>
          </w:tcPr>
          <w:p w14:paraId="658AFECE" w14:textId="4CA2E97D" w:rsidR="000B1333" w:rsidRDefault="000B1333" w:rsidP="000B1333">
            <w:pPr>
              <w:rPr>
                <w:b/>
                <w:bCs/>
                <w:u w:val="single"/>
              </w:rPr>
            </w:pPr>
            <w:r>
              <w:rPr>
                <w:b/>
                <w:bCs/>
                <w:u w:val="single"/>
              </w:rPr>
              <w:t>Small tree</w:t>
            </w:r>
          </w:p>
        </w:tc>
      </w:tr>
      <w:tr w:rsidR="000B1333" w14:paraId="61C3AE7D" w14:textId="675E06A0" w:rsidTr="00A83CC7">
        <w:tc>
          <w:tcPr>
            <w:tcW w:w="1082" w:type="dxa"/>
          </w:tcPr>
          <w:p w14:paraId="0A71DD71" w14:textId="6B43A90F" w:rsidR="000B1333" w:rsidRPr="000B1333" w:rsidRDefault="000B1333" w:rsidP="000B1333">
            <w:pPr>
              <w:rPr>
                <w:u w:val="single"/>
              </w:rPr>
            </w:pPr>
            <w:r w:rsidRPr="000B1333">
              <w:rPr>
                <w:u w:val="single"/>
              </w:rPr>
              <w:t>Gene</w:t>
            </w:r>
          </w:p>
        </w:tc>
        <w:tc>
          <w:tcPr>
            <w:tcW w:w="988" w:type="dxa"/>
          </w:tcPr>
          <w:p w14:paraId="4D48F7D0" w14:textId="16B017A9" w:rsidR="000B1333" w:rsidRPr="000B1333" w:rsidRDefault="000B1333" w:rsidP="000B1333">
            <w:pPr>
              <w:rPr>
                <w:u w:val="single"/>
              </w:rPr>
            </w:pPr>
            <w:r w:rsidRPr="000B1333">
              <w:rPr>
                <w:u w:val="single"/>
              </w:rPr>
              <w:t>Paper</w:t>
            </w:r>
          </w:p>
        </w:tc>
        <w:tc>
          <w:tcPr>
            <w:tcW w:w="900" w:type="dxa"/>
          </w:tcPr>
          <w:p w14:paraId="0357D682" w14:textId="36D04212" w:rsidR="000B1333" w:rsidRPr="000B1333" w:rsidRDefault="000B1333" w:rsidP="000B1333">
            <w:pPr>
              <w:rPr>
                <w:u w:val="single"/>
              </w:rPr>
            </w:pPr>
            <w:r w:rsidRPr="000B1333">
              <w:rPr>
                <w:u w:val="single"/>
              </w:rPr>
              <w:t>F</w:t>
            </w:r>
            <w:r w:rsidRPr="000B1333">
              <w:rPr>
                <w:u w:val="single"/>
                <w:vertAlign w:val="subscript"/>
              </w:rPr>
              <w:t>ST</w:t>
            </w:r>
          </w:p>
        </w:tc>
        <w:tc>
          <w:tcPr>
            <w:tcW w:w="1080" w:type="dxa"/>
          </w:tcPr>
          <w:p w14:paraId="5BCCFAF0" w14:textId="2C71F94F" w:rsidR="000B1333" w:rsidRPr="000B1333" w:rsidRDefault="000B1333" w:rsidP="000B1333">
            <w:pPr>
              <w:rPr>
                <w:u w:val="single"/>
              </w:rPr>
            </w:pPr>
            <w:r w:rsidRPr="000B1333">
              <w:rPr>
                <w:u w:val="single"/>
              </w:rPr>
              <w:t>∆Tajima</w:t>
            </w:r>
          </w:p>
        </w:tc>
        <w:tc>
          <w:tcPr>
            <w:tcW w:w="900" w:type="dxa"/>
          </w:tcPr>
          <w:p w14:paraId="148AAE7A" w14:textId="23508E58" w:rsidR="000B1333" w:rsidRPr="000B1333" w:rsidRDefault="000B1333" w:rsidP="000B1333">
            <w:pPr>
              <w:rPr>
                <w:u w:val="single"/>
              </w:rPr>
            </w:pPr>
            <w:r w:rsidRPr="000B1333">
              <w:rPr>
                <w:u w:val="single"/>
              </w:rPr>
              <w:t>F</w:t>
            </w:r>
            <w:r w:rsidRPr="000B1333">
              <w:rPr>
                <w:u w:val="single"/>
                <w:vertAlign w:val="subscript"/>
              </w:rPr>
              <w:t>ST</w:t>
            </w:r>
          </w:p>
        </w:tc>
        <w:tc>
          <w:tcPr>
            <w:tcW w:w="1080" w:type="dxa"/>
          </w:tcPr>
          <w:p w14:paraId="2754413C" w14:textId="647191B8" w:rsidR="000B1333" w:rsidRPr="000B1333" w:rsidRDefault="000B1333" w:rsidP="000B1333">
            <w:pPr>
              <w:rPr>
                <w:u w:val="single"/>
              </w:rPr>
            </w:pPr>
            <w:r w:rsidRPr="000B1333">
              <w:rPr>
                <w:u w:val="single"/>
              </w:rPr>
              <w:t>∆Tajima</w:t>
            </w:r>
          </w:p>
        </w:tc>
        <w:tc>
          <w:tcPr>
            <w:tcW w:w="1080" w:type="dxa"/>
          </w:tcPr>
          <w:p w14:paraId="1D310437" w14:textId="563A0884" w:rsidR="000B1333" w:rsidRPr="000B1333" w:rsidRDefault="000B1333" w:rsidP="000B1333">
            <w:pPr>
              <w:rPr>
                <w:u w:val="single"/>
              </w:rPr>
            </w:pPr>
            <w:r w:rsidRPr="000B1333">
              <w:rPr>
                <w:u w:val="single"/>
              </w:rPr>
              <w:t>F</w:t>
            </w:r>
            <w:r w:rsidRPr="000B1333">
              <w:rPr>
                <w:u w:val="single"/>
                <w:vertAlign w:val="subscript"/>
              </w:rPr>
              <w:t>ST</w:t>
            </w:r>
          </w:p>
        </w:tc>
        <w:tc>
          <w:tcPr>
            <w:tcW w:w="1080" w:type="dxa"/>
          </w:tcPr>
          <w:p w14:paraId="7C7B6E85" w14:textId="0B659D94" w:rsidR="000B1333" w:rsidRPr="000B1333" w:rsidRDefault="000B1333" w:rsidP="000B1333">
            <w:pPr>
              <w:rPr>
                <w:u w:val="single"/>
              </w:rPr>
            </w:pPr>
            <w:r w:rsidRPr="000B1333">
              <w:rPr>
                <w:u w:val="single"/>
              </w:rPr>
              <w:t>∆Tajima</w:t>
            </w:r>
          </w:p>
        </w:tc>
      </w:tr>
      <w:tr w:rsidR="0043570D" w14:paraId="6613032B" w14:textId="264BDB87" w:rsidTr="00A83CC7">
        <w:tc>
          <w:tcPr>
            <w:tcW w:w="1082" w:type="dxa"/>
          </w:tcPr>
          <w:p w14:paraId="2B09E16E" w14:textId="5E8B98F3" w:rsidR="0043570D" w:rsidRPr="00DE3E19" w:rsidRDefault="0043570D" w:rsidP="0043570D">
            <w:r w:rsidRPr="00DE3E19">
              <w:t>HMGA2</w:t>
            </w:r>
          </w:p>
        </w:tc>
        <w:tc>
          <w:tcPr>
            <w:tcW w:w="988" w:type="dxa"/>
          </w:tcPr>
          <w:p w14:paraId="351A01A4" w14:textId="77777777" w:rsidR="0043570D" w:rsidRPr="00DE3E19" w:rsidRDefault="0043570D" w:rsidP="0043570D"/>
        </w:tc>
        <w:tc>
          <w:tcPr>
            <w:tcW w:w="900" w:type="dxa"/>
          </w:tcPr>
          <w:p w14:paraId="41BDD1C3" w14:textId="1085FFF3" w:rsidR="0043570D" w:rsidRPr="00DE3E19" w:rsidRDefault="0043570D" w:rsidP="0043570D">
            <w:r w:rsidRPr="000B1333">
              <w:t>0.02</w:t>
            </w:r>
            <w:r>
              <w:t>4</w:t>
            </w:r>
          </w:p>
        </w:tc>
        <w:tc>
          <w:tcPr>
            <w:tcW w:w="1080" w:type="dxa"/>
          </w:tcPr>
          <w:p w14:paraId="2A24EFDF" w14:textId="32B58D33" w:rsidR="0043570D" w:rsidRPr="00DE3E19" w:rsidRDefault="0043570D" w:rsidP="0043570D">
            <w:r w:rsidRPr="0043570D">
              <w:t>-1.330</w:t>
            </w:r>
          </w:p>
        </w:tc>
        <w:tc>
          <w:tcPr>
            <w:tcW w:w="900" w:type="dxa"/>
          </w:tcPr>
          <w:p w14:paraId="3F907786" w14:textId="7D81F5D7" w:rsidR="0043570D" w:rsidRPr="00DE3E19" w:rsidRDefault="0043570D" w:rsidP="0043570D">
            <w:r w:rsidRPr="0043570D">
              <w:t>0.069</w:t>
            </w:r>
          </w:p>
        </w:tc>
        <w:tc>
          <w:tcPr>
            <w:tcW w:w="1080" w:type="dxa"/>
          </w:tcPr>
          <w:p w14:paraId="24461E5B" w14:textId="7DC12539" w:rsidR="0043570D" w:rsidRPr="00DE3E19" w:rsidRDefault="0043570D" w:rsidP="0043570D">
            <w:r>
              <w:t>?</w:t>
            </w:r>
          </w:p>
        </w:tc>
        <w:tc>
          <w:tcPr>
            <w:tcW w:w="1080" w:type="dxa"/>
          </w:tcPr>
          <w:p w14:paraId="4731A395" w14:textId="56948BC6" w:rsidR="0043570D" w:rsidRPr="00DE3E19" w:rsidRDefault="0043570D" w:rsidP="0043570D">
            <w:r w:rsidRPr="0043570D">
              <w:t>0.064</w:t>
            </w:r>
          </w:p>
        </w:tc>
        <w:tc>
          <w:tcPr>
            <w:tcW w:w="1080" w:type="dxa"/>
          </w:tcPr>
          <w:p w14:paraId="565D674A" w14:textId="1BC307EB" w:rsidR="0043570D" w:rsidRPr="00DE3E19" w:rsidRDefault="0043570D" w:rsidP="0043570D">
            <w:r>
              <w:t>?</w:t>
            </w:r>
          </w:p>
        </w:tc>
      </w:tr>
      <w:tr w:rsidR="0043570D" w14:paraId="67EB77F1" w14:textId="58506BC1" w:rsidTr="00A83CC7">
        <w:tc>
          <w:tcPr>
            <w:tcW w:w="1082" w:type="dxa"/>
          </w:tcPr>
          <w:p w14:paraId="026D7B91" w14:textId="551CAC2D" w:rsidR="0043570D" w:rsidRPr="00DE3E19" w:rsidRDefault="0043570D" w:rsidP="0043570D">
            <w:r>
              <w:t>PLAG1</w:t>
            </w:r>
          </w:p>
        </w:tc>
        <w:tc>
          <w:tcPr>
            <w:tcW w:w="988" w:type="dxa"/>
          </w:tcPr>
          <w:p w14:paraId="3D2A0F37" w14:textId="77777777" w:rsidR="0043570D" w:rsidRPr="00DE3E19" w:rsidRDefault="0043570D" w:rsidP="0043570D"/>
        </w:tc>
        <w:tc>
          <w:tcPr>
            <w:tcW w:w="900" w:type="dxa"/>
          </w:tcPr>
          <w:p w14:paraId="11968AE6" w14:textId="48062D23" w:rsidR="0043570D" w:rsidRPr="00DE3E19" w:rsidRDefault="0043570D" w:rsidP="0043570D">
            <w:r w:rsidRPr="0043570D">
              <w:t>0.02</w:t>
            </w:r>
            <w:r>
              <w:t>4</w:t>
            </w:r>
          </w:p>
        </w:tc>
        <w:tc>
          <w:tcPr>
            <w:tcW w:w="1080" w:type="dxa"/>
          </w:tcPr>
          <w:p w14:paraId="575B62D5" w14:textId="2FFE7C0C" w:rsidR="0043570D" w:rsidRPr="00DE3E19" w:rsidRDefault="0043570D" w:rsidP="0043570D">
            <w:r w:rsidRPr="0043570D">
              <w:t>0.528</w:t>
            </w:r>
          </w:p>
        </w:tc>
        <w:tc>
          <w:tcPr>
            <w:tcW w:w="900" w:type="dxa"/>
          </w:tcPr>
          <w:p w14:paraId="01D1B598" w14:textId="50E99427" w:rsidR="0043570D" w:rsidRPr="00DE3E19" w:rsidRDefault="0043570D" w:rsidP="0043570D">
            <w:r w:rsidRPr="0043570D">
              <w:t>0.011</w:t>
            </w:r>
          </w:p>
        </w:tc>
        <w:tc>
          <w:tcPr>
            <w:tcW w:w="1080" w:type="dxa"/>
          </w:tcPr>
          <w:p w14:paraId="653044FC" w14:textId="77777777" w:rsidR="0043570D" w:rsidRPr="00DE3E19" w:rsidRDefault="0043570D" w:rsidP="0043570D"/>
        </w:tc>
        <w:tc>
          <w:tcPr>
            <w:tcW w:w="1080" w:type="dxa"/>
          </w:tcPr>
          <w:p w14:paraId="2042BE35" w14:textId="2BE5740F" w:rsidR="0043570D" w:rsidRPr="00DE3E19" w:rsidRDefault="0043570D" w:rsidP="0043570D">
            <w:r w:rsidRPr="0043570D">
              <w:t>0.00</w:t>
            </w:r>
            <w:r>
              <w:t>9</w:t>
            </w:r>
          </w:p>
        </w:tc>
        <w:tc>
          <w:tcPr>
            <w:tcW w:w="1080" w:type="dxa"/>
          </w:tcPr>
          <w:p w14:paraId="3B87AABB" w14:textId="77777777" w:rsidR="0043570D" w:rsidRPr="00DE3E19" w:rsidRDefault="0043570D" w:rsidP="0043570D"/>
        </w:tc>
      </w:tr>
      <w:tr w:rsidR="0043570D" w14:paraId="30183AB7" w14:textId="5EAD999B" w:rsidTr="00A83CC7">
        <w:tc>
          <w:tcPr>
            <w:tcW w:w="1082" w:type="dxa"/>
          </w:tcPr>
          <w:p w14:paraId="4F654E56" w14:textId="1CA23FC3" w:rsidR="0043570D" w:rsidRPr="00DE3E19" w:rsidRDefault="0043570D" w:rsidP="0043570D">
            <w:r>
              <w:t>SUPT3H</w:t>
            </w:r>
          </w:p>
        </w:tc>
        <w:tc>
          <w:tcPr>
            <w:tcW w:w="988" w:type="dxa"/>
          </w:tcPr>
          <w:p w14:paraId="7C7B27C2" w14:textId="77777777" w:rsidR="0043570D" w:rsidRPr="00DE3E19" w:rsidRDefault="0043570D" w:rsidP="0043570D"/>
        </w:tc>
        <w:tc>
          <w:tcPr>
            <w:tcW w:w="900" w:type="dxa"/>
          </w:tcPr>
          <w:p w14:paraId="1BB13A9C" w14:textId="63F9020A" w:rsidR="0043570D" w:rsidRPr="00DE3E19" w:rsidRDefault="0043570D" w:rsidP="0043570D">
            <w:r w:rsidRPr="0043570D">
              <w:t>0.00</w:t>
            </w:r>
            <w:r>
              <w:t>9</w:t>
            </w:r>
          </w:p>
        </w:tc>
        <w:tc>
          <w:tcPr>
            <w:tcW w:w="1080" w:type="dxa"/>
          </w:tcPr>
          <w:p w14:paraId="79223355" w14:textId="35D44059" w:rsidR="0043570D" w:rsidRPr="00DE3E19" w:rsidRDefault="0043570D" w:rsidP="0043570D">
            <w:r w:rsidRPr="0043570D">
              <w:t>1.2209</w:t>
            </w:r>
          </w:p>
        </w:tc>
        <w:tc>
          <w:tcPr>
            <w:tcW w:w="900" w:type="dxa"/>
          </w:tcPr>
          <w:p w14:paraId="52AF3713" w14:textId="18F59DCD" w:rsidR="0043570D" w:rsidRPr="00DE3E19" w:rsidRDefault="0043570D" w:rsidP="0043570D">
            <w:r w:rsidRPr="0043570D">
              <w:t>0.040</w:t>
            </w:r>
          </w:p>
        </w:tc>
        <w:tc>
          <w:tcPr>
            <w:tcW w:w="1080" w:type="dxa"/>
          </w:tcPr>
          <w:p w14:paraId="26E0C785" w14:textId="77777777" w:rsidR="0043570D" w:rsidRPr="00DE3E19" w:rsidRDefault="0043570D" w:rsidP="0043570D"/>
        </w:tc>
        <w:tc>
          <w:tcPr>
            <w:tcW w:w="1080" w:type="dxa"/>
          </w:tcPr>
          <w:p w14:paraId="44EAA8B3" w14:textId="43E022C9" w:rsidR="0043570D" w:rsidRPr="00DE3E19" w:rsidRDefault="0043570D" w:rsidP="0043570D">
            <w:r w:rsidRPr="0043570D">
              <w:t>0.038</w:t>
            </w:r>
          </w:p>
        </w:tc>
        <w:tc>
          <w:tcPr>
            <w:tcW w:w="1080" w:type="dxa"/>
          </w:tcPr>
          <w:p w14:paraId="7956A940" w14:textId="77777777" w:rsidR="0043570D" w:rsidRPr="00DE3E19" w:rsidRDefault="0043570D" w:rsidP="0043570D"/>
        </w:tc>
      </w:tr>
      <w:tr w:rsidR="0043570D" w14:paraId="046B6BE2" w14:textId="0CA7EE5F" w:rsidTr="00A83CC7">
        <w:tc>
          <w:tcPr>
            <w:tcW w:w="1082" w:type="dxa"/>
          </w:tcPr>
          <w:p w14:paraId="2C915B9E" w14:textId="1774ED4A" w:rsidR="0043570D" w:rsidRPr="00DE3E19" w:rsidRDefault="0043570D" w:rsidP="0043570D">
            <w:r>
              <w:t>IGFBP2</w:t>
            </w:r>
          </w:p>
        </w:tc>
        <w:tc>
          <w:tcPr>
            <w:tcW w:w="988" w:type="dxa"/>
          </w:tcPr>
          <w:p w14:paraId="5F748DC5" w14:textId="77777777" w:rsidR="0043570D" w:rsidRPr="00DE3E19" w:rsidRDefault="0043570D" w:rsidP="0043570D"/>
        </w:tc>
        <w:tc>
          <w:tcPr>
            <w:tcW w:w="900" w:type="dxa"/>
          </w:tcPr>
          <w:p w14:paraId="156FA273" w14:textId="3AC689F5" w:rsidR="0043570D" w:rsidRPr="00DE3E19" w:rsidRDefault="0043570D" w:rsidP="0043570D">
            <w:r w:rsidRPr="0043570D">
              <w:t>0.033</w:t>
            </w:r>
          </w:p>
        </w:tc>
        <w:tc>
          <w:tcPr>
            <w:tcW w:w="1080" w:type="dxa"/>
          </w:tcPr>
          <w:p w14:paraId="76B7CE1F" w14:textId="38879734" w:rsidR="0043570D" w:rsidRPr="00DE3E19" w:rsidRDefault="0043570D" w:rsidP="0043570D">
            <w:r w:rsidRPr="0043570D">
              <w:t>0.409</w:t>
            </w:r>
          </w:p>
        </w:tc>
        <w:tc>
          <w:tcPr>
            <w:tcW w:w="900" w:type="dxa"/>
          </w:tcPr>
          <w:p w14:paraId="41E28771" w14:textId="750FD4A9" w:rsidR="0043570D" w:rsidRPr="00DE3E19" w:rsidRDefault="0043570D" w:rsidP="0043570D">
            <w:r w:rsidRPr="0043570D">
              <w:t>0.01</w:t>
            </w:r>
            <w:r>
              <w:t>7</w:t>
            </w:r>
          </w:p>
        </w:tc>
        <w:tc>
          <w:tcPr>
            <w:tcW w:w="1080" w:type="dxa"/>
          </w:tcPr>
          <w:p w14:paraId="2A72D610" w14:textId="77777777" w:rsidR="0043570D" w:rsidRPr="00DE3E19" w:rsidRDefault="0043570D" w:rsidP="0043570D"/>
        </w:tc>
        <w:tc>
          <w:tcPr>
            <w:tcW w:w="1080" w:type="dxa"/>
          </w:tcPr>
          <w:p w14:paraId="21705834" w14:textId="2144FD4B" w:rsidR="0043570D" w:rsidRPr="00DE3E19" w:rsidRDefault="0043570D" w:rsidP="0043570D">
            <w:r w:rsidRPr="0043570D">
              <w:t>0.03</w:t>
            </w:r>
            <w:r>
              <w:t>5</w:t>
            </w:r>
          </w:p>
        </w:tc>
        <w:tc>
          <w:tcPr>
            <w:tcW w:w="1080" w:type="dxa"/>
          </w:tcPr>
          <w:p w14:paraId="6DF48460" w14:textId="77777777" w:rsidR="0043570D" w:rsidRPr="00DE3E19" w:rsidRDefault="0043570D" w:rsidP="0043570D"/>
        </w:tc>
      </w:tr>
      <w:tr w:rsidR="0043570D" w14:paraId="38F800F3" w14:textId="58874DA3" w:rsidTr="00A83CC7">
        <w:tc>
          <w:tcPr>
            <w:tcW w:w="1082" w:type="dxa"/>
          </w:tcPr>
          <w:p w14:paraId="281670E1" w14:textId="6F2E4427" w:rsidR="0043570D" w:rsidRPr="00DE3E19" w:rsidRDefault="0043570D" w:rsidP="0043570D"/>
        </w:tc>
        <w:tc>
          <w:tcPr>
            <w:tcW w:w="988" w:type="dxa"/>
          </w:tcPr>
          <w:p w14:paraId="7FF52EEB" w14:textId="77777777" w:rsidR="0043570D" w:rsidRPr="00DE3E19" w:rsidRDefault="0043570D" w:rsidP="0043570D"/>
        </w:tc>
        <w:tc>
          <w:tcPr>
            <w:tcW w:w="900" w:type="dxa"/>
          </w:tcPr>
          <w:p w14:paraId="7C15DCA3" w14:textId="77777777" w:rsidR="0043570D" w:rsidRPr="00DE3E19" w:rsidRDefault="0043570D" w:rsidP="0043570D"/>
        </w:tc>
        <w:tc>
          <w:tcPr>
            <w:tcW w:w="1080" w:type="dxa"/>
          </w:tcPr>
          <w:p w14:paraId="6DBE4F60" w14:textId="77777777" w:rsidR="0043570D" w:rsidRPr="00DE3E19" w:rsidRDefault="0043570D" w:rsidP="0043570D"/>
        </w:tc>
        <w:tc>
          <w:tcPr>
            <w:tcW w:w="900" w:type="dxa"/>
          </w:tcPr>
          <w:p w14:paraId="79823DB7" w14:textId="77777777" w:rsidR="0043570D" w:rsidRPr="00DE3E19" w:rsidRDefault="0043570D" w:rsidP="0043570D"/>
        </w:tc>
        <w:tc>
          <w:tcPr>
            <w:tcW w:w="1080" w:type="dxa"/>
          </w:tcPr>
          <w:p w14:paraId="148694F0" w14:textId="77777777" w:rsidR="0043570D" w:rsidRPr="00DE3E19" w:rsidRDefault="0043570D" w:rsidP="0043570D"/>
        </w:tc>
        <w:tc>
          <w:tcPr>
            <w:tcW w:w="1080" w:type="dxa"/>
          </w:tcPr>
          <w:p w14:paraId="59BA3C4E" w14:textId="77777777" w:rsidR="0043570D" w:rsidRPr="00DE3E19" w:rsidRDefault="0043570D" w:rsidP="0043570D"/>
        </w:tc>
        <w:tc>
          <w:tcPr>
            <w:tcW w:w="1080" w:type="dxa"/>
          </w:tcPr>
          <w:p w14:paraId="58A87139" w14:textId="77777777" w:rsidR="0043570D" w:rsidRPr="00DE3E19" w:rsidRDefault="0043570D" w:rsidP="0043570D"/>
        </w:tc>
      </w:tr>
      <w:tr w:rsidR="0043570D" w14:paraId="26D23946" w14:textId="510C7F55" w:rsidTr="00A83CC7">
        <w:tc>
          <w:tcPr>
            <w:tcW w:w="1082" w:type="dxa"/>
          </w:tcPr>
          <w:p w14:paraId="1D49337C" w14:textId="5CF983E7" w:rsidR="0043570D" w:rsidRPr="00DE3E19" w:rsidRDefault="0043570D" w:rsidP="0043570D"/>
        </w:tc>
        <w:tc>
          <w:tcPr>
            <w:tcW w:w="988" w:type="dxa"/>
          </w:tcPr>
          <w:p w14:paraId="1C48E148" w14:textId="77777777" w:rsidR="0043570D" w:rsidRPr="00DE3E19" w:rsidRDefault="0043570D" w:rsidP="0043570D"/>
        </w:tc>
        <w:tc>
          <w:tcPr>
            <w:tcW w:w="900" w:type="dxa"/>
          </w:tcPr>
          <w:p w14:paraId="32F75AB4" w14:textId="77777777" w:rsidR="0043570D" w:rsidRPr="00DE3E19" w:rsidRDefault="0043570D" w:rsidP="0043570D"/>
        </w:tc>
        <w:tc>
          <w:tcPr>
            <w:tcW w:w="1080" w:type="dxa"/>
          </w:tcPr>
          <w:p w14:paraId="565F732C" w14:textId="77777777" w:rsidR="0043570D" w:rsidRPr="00DE3E19" w:rsidRDefault="0043570D" w:rsidP="0043570D"/>
        </w:tc>
        <w:tc>
          <w:tcPr>
            <w:tcW w:w="900" w:type="dxa"/>
          </w:tcPr>
          <w:p w14:paraId="19D6033E" w14:textId="77777777" w:rsidR="0043570D" w:rsidRPr="00DE3E19" w:rsidRDefault="0043570D" w:rsidP="0043570D"/>
        </w:tc>
        <w:tc>
          <w:tcPr>
            <w:tcW w:w="1080" w:type="dxa"/>
          </w:tcPr>
          <w:p w14:paraId="424727E2" w14:textId="77777777" w:rsidR="0043570D" w:rsidRPr="00DE3E19" w:rsidRDefault="0043570D" w:rsidP="0043570D"/>
        </w:tc>
        <w:tc>
          <w:tcPr>
            <w:tcW w:w="1080" w:type="dxa"/>
          </w:tcPr>
          <w:p w14:paraId="677DC1BC" w14:textId="77777777" w:rsidR="0043570D" w:rsidRPr="00DE3E19" w:rsidRDefault="0043570D" w:rsidP="0043570D"/>
        </w:tc>
        <w:tc>
          <w:tcPr>
            <w:tcW w:w="1080" w:type="dxa"/>
          </w:tcPr>
          <w:p w14:paraId="5E7E2BAD" w14:textId="77777777" w:rsidR="0043570D" w:rsidRPr="00DE3E19" w:rsidRDefault="0043570D" w:rsidP="0043570D"/>
        </w:tc>
      </w:tr>
      <w:tr w:rsidR="0043570D" w14:paraId="148515C9" w14:textId="295E78A5" w:rsidTr="00A83CC7">
        <w:tc>
          <w:tcPr>
            <w:tcW w:w="1082" w:type="dxa"/>
          </w:tcPr>
          <w:p w14:paraId="69EC078C" w14:textId="77777777" w:rsidR="0043570D" w:rsidRPr="00DE3E19" w:rsidRDefault="0043570D" w:rsidP="0043570D"/>
        </w:tc>
        <w:tc>
          <w:tcPr>
            <w:tcW w:w="988" w:type="dxa"/>
          </w:tcPr>
          <w:p w14:paraId="1EEA6CE3" w14:textId="77777777" w:rsidR="0043570D" w:rsidRPr="00DE3E19" w:rsidRDefault="0043570D" w:rsidP="0043570D"/>
        </w:tc>
        <w:tc>
          <w:tcPr>
            <w:tcW w:w="900" w:type="dxa"/>
          </w:tcPr>
          <w:p w14:paraId="226010F1" w14:textId="77777777" w:rsidR="0043570D" w:rsidRPr="00DE3E19" w:rsidRDefault="0043570D" w:rsidP="0043570D"/>
        </w:tc>
        <w:tc>
          <w:tcPr>
            <w:tcW w:w="1080" w:type="dxa"/>
          </w:tcPr>
          <w:p w14:paraId="5A76A42C" w14:textId="77777777" w:rsidR="0043570D" w:rsidRPr="00DE3E19" w:rsidRDefault="0043570D" w:rsidP="0043570D"/>
        </w:tc>
        <w:tc>
          <w:tcPr>
            <w:tcW w:w="900" w:type="dxa"/>
          </w:tcPr>
          <w:p w14:paraId="12754653" w14:textId="77777777" w:rsidR="0043570D" w:rsidRPr="00DE3E19" w:rsidRDefault="0043570D" w:rsidP="0043570D"/>
        </w:tc>
        <w:tc>
          <w:tcPr>
            <w:tcW w:w="1080" w:type="dxa"/>
          </w:tcPr>
          <w:p w14:paraId="381797B3" w14:textId="77777777" w:rsidR="0043570D" w:rsidRPr="00DE3E19" w:rsidRDefault="0043570D" w:rsidP="0043570D"/>
        </w:tc>
        <w:tc>
          <w:tcPr>
            <w:tcW w:w="1080" w:type="dxa"/>
          </w:tcPr>
          <w:p w14:paraId="284721E4" w14:textId="77777777" w:rsidR="0043570D" w:rsidRPr="00DE3E19" w:rsidRDefault="0043570D" w:rsidP="0043570D"/>
        </w:tc>
        <w:tc>
          <w:tcPr>
            <w:tcW w:w="1080" w:type="dxa"/>
          </w:tcPr>
          <w:p w14:paraId="4BEBFA66" w14:textId="77777777" w:rsidR="0043570D" w:rsidRPr="00DE3E19" w:rsidRDefault="0043570D" w:rsidP="0043570D"/>
        </w:tc>
      </w:tr>
    </w:tbl>
    <w:p w14:paraId="0F9EFF7B" w14:textId="4C64364A" w:rsidR="00DE3E19" w:rsidRDefault="0043570D">
      <w:pPr>
        <w:rPr>
          <w:b/>
          <w:bCs/>
          <w:u w:val="single"/>
        </w:rPr>
      </w:pPr>
      <w:r>
        <w:t>Not in our gene list: ALX1</w:t>
      </w:r>
      <w:r w:rsidR="00DE3E19">
        <w:rPr>
          <w:b/>
          <w:bCs/>
          <w:u w:val="single"/>
        </w:rPr>
        <w:br w:type="page"/>
      </w:r>
    </w:p>
    <w:p w14:paraId="77E65E1E" w14:textId="0178BAB2" w:rsidR="00DE3E19" w:rsidRPr="00DE3E19" w:rsidRDefault="00DE3E19" w:rsidP="00DE3E19">
      <w:pPr>
        <w:ind w:firstLine="720"/>
        <w:rPr>
          <w:b/>
          <w:bCs/>
          <w:u w:val="single"/>
        </w:rPr>
      </w:pPr>
      <w:r w:rsidRPr="00DE3E19">
        <w:rPr>
          <w:b/>
          <w:bCs/>
          <w:u w:val="single"/>
        </w:rPr>
        <w:lastRenderedPageBreak/>
        <w:t>Removed text:</w:t>
      </w:r>
    </w:p>
    <w:p w14:paraId="4D544441" w14:textId="34CB5771" w:rsidR="00DE3E19" w:rsidRDefault="00DE3E19" w:rsidP="00DE3E19">
      <w:pPr>
        <w:ind w:firstLine="720"/>
      </w:pPr>
      <w:r>
        <w:t xml:space="preserve">Using a combined list of all genes identified as outliers in any of the three taxa, we found overrepresentation of genes involved in hippo signaling (GO:0035329, q=0.021). </w:t>
      </w:r>
    </w:p>
    <w:p w14:paraId="281B1A93" w14:textId="1D728490" w:rsidR="00DE3E19" w:rsidRDefault="00DE3E19" w:rsidP="00DE3E19">
      <w:pPr>
        <w:ind w:firstLine="720"/>
      </w:pPr>
      <w:r>
        <w:rPr>
          <w:noProof/>
        </w:rPr>
        <w:t xml:space="preserve">Two genes drove the signal of </w:t>
      </w:r>
      <w:r>
        <w:t xml:space="preserve">overrepresentation of genes involved in hippo signaling using the combined list of all genes identified as outliers in any of the three taxa, TEAD4 and YAP1. YAP1 encodes the protein </w:t>
      </w:r>
      <w:r w:rsidRPr="0067688F">
        <w:t>Yes1 Associated Transcriptional Regulato</w:t>
      </w:r>
      <w:r>
        <w:t xml:space="preserve">r and TEAD4 encodes </w:t>
      </w:r>
      <w:r w:rsidRPr="00EF1EC0">
        <w:t xml:space="preserve">TEA Domain Transcription Factor </w:t>
      </w:r>
      <w:r>
        <w:t xml:space="preserve">4. Both regulate the integrity of endothelial tissue and play a role in tissue regeneration </w:t>
      </w:r>
      <w:r>
        <w:fldChar w:fldCharType="begin"/>
      </w:r>
      <w:r>
        <w:instrText xml:space="preserve"> ADDIN ZOTERO_ITEM CSL_CITATION {"citationID":"p5N2cCCl","properties":{"formattedCitation":"({\\i{}14})","plainCitation":"(14)","noteIndex":0},"citationItems":[{"id":1144,"uris":["http://zotero.org/users/15902993/items/EWZGZA3M"],"itemData":{"id":1144,"type":"article-journal","abstract":"The maintenance of epithelial homeostasis is essential for preserving tissue architecture and function, and the transcriptional co-activators YAP/TAZ are central to this regulatory network. Although the Hippo–YAP/TAZ–TEAD axis is known to govern epithelial integrity, it remains unclear to what extent Hippo-controlled YAP/TAZ activity overlaps with, or diverges from, YAP/TAZ–TEAD-dependent transcriptional programs in maintaining epithelial homeostasis. Here, we address this question by employing two complementary mouse models: “SuperHippo,” which suppresses YAP/TAZ activity through enhanced Hippo pathway engagement, and “TEADi,” which selectively disrupts YAP/TAZ-TEAD interactions. Our results revealed that while both models led to increased epithelial thickness in skin epithelial, SuperHippo mice exhibited pronounced epithelial impairment in oral mucosa, and markedly delayed wound healing. In contrast, TEADi mice displayed tissue-specific phenotypes with minimal disruption to oral epithelium integrity or wound repair. These findings indicate that Hippo-mediated YAP/TAZ regulation may extend beyond TEAD-dependent transcription. Our work clarifies the distinct contributions of Hippo-YAP/TAZ signaling and YAP/TAZ-TEAD interaction to epithelial maintenance and provides a basis for the development of therapeutic strategies targeting YAP/TAZ in epithelial disorders.","container-title":"Biochemical and Biophysical Research Communications","DOI":"10.1016/j.bbrc.2025.151427","ISSN":"0006-291X","journalAbbreviation":"Biochemical and Biophysical Research Communications","page":"151427","source":"ScienceDirect","title":"Distinct effects of Hippo-YAP/TAZ and YAP/TAZ-TEAD in epithelial maintenance and repair","volume":"751","author":[{"family":"Yuan","given":"Qiuyun"},{"family":"Yuan","given":"Yao"},{"family":"Peng","given":"Yang"},{"family":"Xia","given":"Xiaoqiang"},{"family":"Chen","given":"Qianming"},{"family":"Yu","given":"Fa-Xing"},{"family":"Feng","given":"Xiaodong"}],"issued":{"date-parts":[["2025",3,5]]}}}],"schema":"https://github.com/citation-style-language/schema/raw/master/csl-citation.json"} </w:instrText>
      </w:r>
      <w:r>
        <w:fldChar w:fldCharType="separate"/>
      </w:r>
      <w:r w:rsidRPr="00EF1EC0">
        <w:rPr>
          <w:rFonts w:ascii="Times New Roman" w:hAnsi="Times New Roman" w:cs="Times New Roman"/>
        </w:rPr>
        <w:t>(</w:t>
      </w:r>
      <w:r w:rsidRPr="00EF1EC0">
        <w:rPr>
          <w:rFonts w:ascii="Times New Roman" w:hAnsi="Times New Roman" w:cs="Times New Roman"/>
          <w:i/>
          <w:iCs/>
        </w:rPr>
        <w:t>14</w:t>
      </w:r>
      <w:r w:rsidRPr="00EF1EC0">
        <w:rPr>
          <w:rFonts w:ascii="Times New Roman" w:hAnsi="Times New Roman" w:cs="Times New Roman"/>
        </w:rPr>
        <w:t>)</w:t>
      </w:r>
      <w:r>
        <w:fldChar w:fldCharType="end"/>
      </w:r>
      <w:r>
        <w:t xml:space="preserve"> YAP1 was only identified in the top 0.1% of outliers in the vegetarian finch while TEAD4 was only identified in the small tree finch. In YAP1, we found two SNPs between exon 2 and 3 with a high F</w:t>
      </w:r>
      <w:r w:rsidRPr="003848BA">
        <w:rPr>
          <w:vertAlign w:val="subscript"/>
        </w:rPr>
        <w:t>ST</w:t>
      </w:r>
      <w:r>
        <w:t xml:space="preserve"> (0.</w:t>
      </w:r>
      <w:r w:rsidRPr="003848BA">
        <w:t xml:space="preserve"> 29</w:t>
      </w:r>
      <w:r>
        <w:t>9 and 0.300) with an ancestral 5`-CA-3` genotype and a derived 5`-CG-3` genotype, permitting gene expression regulation via CpG methylation in the derived but not the ancestral genotypes. Frequency of the derived type declined following invasion of the vampire fly, indicating selection against regulation of YAP1 through these sites.</w:t>
      </w:r>
    </w:p>
    <w:p w14:paraId="18A03F73" w14:textId="77777777" w:rsidR="001E4F35" w:rsidRPr="00DC1007" w:rsidRDefault="001E4F35" w:rsidP="001E4F35">
      <w:r w:rsidRPr="00DC1007">
        <w:br w:type="page"/>
      </w:r>
    </w:p>
    <w:p w14:paraId="56AED1F4" w14:textId="77777777" w:rsidR="001E4F35" w:rsidRPr="00FF2F3E" w:rsidRDefault="001E4F35" w:rsidP="001E4F35">
      <w:pPr>
        <w:spacing w:after="0" w:line="240" w:lineRule="auto"/>
        <w:rPr>
          <w:u w:val="single"/>
        </w:rPr>
      </w:pPr>
      <w:proofErr w:type="spellStart"/>
      <w:r w:rsidRPr="00FF2F3E">
        <w:rPr>
          <w:u w:val="single"/>
        </w:rPr>
        <w:lastRenderedPageBreak/>
        <w:t>RAiSD</w:t>
      </w:r>
      <w:proofErr w:type="spellEnd"/>
      <w:r w:rsidRPr="00FF2F3E">
        <w:rPr>
          <w:u w:val="single"/>
        </w:rPr>
        <w:t xml:space="preserve"> results</w:t>
      </w:r>
    </w:p>
    <w:p w14:paraId="0BB959CE" w14:textId="77777777" w:rsidR="001E4F35" w:rsidRDefault="001E4F35" w:rsidP="001E4F35">
      <w:pPr>
        <w:rPr>
          <w:u w:val="single"/>
        </w:rPr>
      </w:pPr>
      <w:r>
        <w:rPr>
          <w:u w:val="single"/>
        </w:rPr>
        <w:br w:type="page"/>
      </w:r>
    </w:p>
    <w:p w14:paraId="60B6F758" w14:textId="77777777" w:rsidR="001E4F35" w:rsidRPr="00FF2F3E" w:rsidRDefault="001E4F35" w:rsidP="001E4F35">
      <w:pPr>
        <w:spacing w:after="0" w:line="240" w:lineRule="auto"/>
        <w:rPr>
          <w:u w:val="single"/>
        </w:rPr>
      </w:pPr>
      <w:proofErr w:type="spellStart"/>
      <w:r w:rsidRPr="00FF2F3E">
        <w:rPr>
          <w:u w:val="single"/>
        </w:rPr>
        <w:lastRenderedPageBreak/>
        <w:t>Timesweeper</w:t>
      </w:r>
      <w:proofErr w:type="spellEnd"/>
      <w:r w:rsidRPr="00FF2F3E">
        <w:rPr>
          <w:u w:val="single"/>
        </w:rPr>
        <w:t xml:space="preserve"> results</w:t>
      </w:r>
    </w:p>
    <w:p w14:paraId="663BDE0E" w14:textId="77777777" w:rsidR="001E4F35" w:rsidRDefault="001E4F35" w:rsidP="001E4F35">
      <w:pPr>
        <w:rPr>
          <w:u w:val="single"/>
        </w:rPr>
      </w:pPr>
      <w:r>
        <w:rPr>
          <w:u w:val="single"/>
        </w:rPr>
        <w:br w:type="page"/>
      </w:r>
    </w:p>
    <w:p w14:paraId="21C2BF4A" w14:textId="77777777" w:rsidR="001E4F35" w:rsidRDefault="001E4F35" w:rsidP="001E4F35">
      <w:pPr>
        <w:spacing w:after="0" w:line="240" w:lineRule="auto"/>
        <w:rPr>
          <w:u w:val="single"/>
        </w:rPr>
      </w:pPr>
      <w:r w:rsidRPr="00FF2F3E">
        <w:rPr>
          <w:u w:val="single"/>
        </w:rPr>
        <w:lastRenderedPageBreak/>
        <w:t>Parallel Selection results</w:t>
      </w:r>
    </w:p>
    <w:p w14:paraId="47314B8E" w14:textId="77777777" w:rsidR="001E4F35" w:rsidRPr="00FF2F3E" w:rsidRDefault="001E4F35" w:rsidP="001E4F35">
      <w:pPr>
        <w:spacing w:after="0" w:line="240" w:lineRule="auto"/>
        <w:rPr>
          <w:u w:val="single"/>
        </w:rPr>
      </w:pPr>
      <w:r>
        <w:t>Evidence of parallel selection</w:t>
      </w:r>
    </w:p>
    <w:tbl>
      <w:tblPr>
        <w:tblStyle w:val="TableGrid"/>
        <w:tblW w:w="0" w:type="auto"/>
        <w:tblLook w:val="04A0" w:firstRow="1" w:lastRow="0" w:firstColumn="1" w:lastColumn="0" w:noHBand="0" w:noVBand="1"/>
      </w:tblPr>
      <w:tblGrid>
        <w:gridCol w:w="2785"/>
        <w:gridCol w:w="2205"/>
        <w:gridCol w:w="2301"/>
        <w:gridCol w:w="2059"/>
      </w:tblGrid>
      <w:tr w:rsidR="001E4F35" w14:paraId="0CB5D67A" w14:textId="77777777" w:rsidTr="00773A33">
        <w:tc>
          <w:tcPr>
            <w:tcW w:w="2785" w:type="dxa"/>
          </w:tcPr>
          <w:p w14:paraId="492C5FFA" w14:textId="77777777" w:rsidR="001E4F35" w:rsidRPr="005F7E62" w:rsidRDefault="001E4F35" w:rsidP="00773A33">
            <w:pPr>
              <w:rPr>
                <w:b/>
                <w:bCs/>
              </w:rPr>
            </w:pPr>
            <w:r w:rsidRPr="005F7E62">
              <w:rPr>
                <w:b/>
                <w:bCs/>
              </w:rPr>
              <w:t>Analysis</w:t>
            </w:r>
          </w:p>
        </w:tc>
        <w:tc>
          <w:tcPr>
            <w:tcW w:w="2205" w:type="dxa"/>
          </w:tcPr>
          <w:p w14:paraId="466AC80C" w14:textId="77777777" w:rsidR="001E4F35" w:rsidRPr="005F7E62" w:rsidRDefault="001E4F35" w:rsidP="00773A33">
            <w:pPr>
              <w:rPr>
                <w:b/>
                <w:bCs/>
              </w:rPr>
            </w:pPr>
            <w:r w:rsidRPr="005F7E62">
              <w:rPr>
                <w:b/>
                <w:bCs/>
              </w:rPr>
              <w:t>Species Pair</w:t>
            </w:r>
          </w:p>
        </w:tc>
        <w:tc>
          <w:tcPr>
            <w:tcW w:w="2301" w:type="dxa"/>
          </w:tcPr>
          <w:p w14:paraId="0989401E" w14:textId="77777777" w:rsidR="001E4F35" w:rsidRPr="005F7E62" w:rsidRDefault="001E4F35" w:rsidP="00773A33">
            <w:pPr>
              <w:rPr>
                <w:b/>
                <w:bCs/>
              </w:rPr>
            </w:pPr>
            <w:r w:rsidRPr="005F7E62">
              <w:rPr>
                <w:b/>
                <w:bCs/>
              </w:rPr>
              <w:t>Result (p-value)</w:t>
            </w:r>
          </w:p>
        </w:tc>
        <w:tc>
          <w:tcPr>
            <w:tcW w:w="2059" w:type="dxa"/>
          </w:tcPr>
          <w:p w14:paraId="716D6482" w14:textId="77777777" w:rsidR="001E4F35" w:rsidRPr="005F7E62" w:rsidRDefault="001E4F35" w:rsidP="00773A33">
            <w:pPr>
              <w:rPr>
                <w:b/>
                <w:bCs/>
              </w:rPr>
            </w:pPr>
            <w:r w:rsidRPr="005F7E62">
              <w:rPr>
                <w:b/>
                <w:bCs/>
              </w:rPr>
              <w:t>FDR (q-value)</w:t>
            </w:r>
          </w:p>
        </w:tc>
      </w:tr>
      <w:tr w:rsidR="001E4F35" w14:paraId="2CF60E4A" w14:textId="77777777" w:rsidTr="00773A33">
        <w:tc>
          <w:tcPr>
            <w:tcW w:w="2785" w:type="dxa"/>
          </w:tcPr>
          <w:p w14:paraId="36F1B48D" w14:textId="77777777" w:rsidR="001E4F35" w:rsidRDefault="001E4F35" w:rsidP="00773A33">
            <w:r>
              <w:t>F</w:t>
            </w:r>
            <w:r w:rsidRPr="005F7E62">
              <w:rPr>
                <w:vertAlign w:val="superscript"/>
              </w:rPr>
              <w:t>ST</w:t>
            </w:r>
            <w:r>
              <w:rPr>
                <w:vertAlign w:val="superscript"/>
              </w:rPr>
              <w:t xml:space="preserve"> </w:t>
            </w:r>
            <w:r>
              <w:t>(1% cutoff)</w:t>
            </w:r>
          </w:p>
        </w:tc>
        <w:tc>
          <w:tcPr>
            <w:tcW w:w="2205" w:type="dxa"/>
          </w:tcPr>
          <w:p w14:paraId="71A861D5" w14:textId="77777777" w:rsidR="001E4F35" w:rsidRPr="005F7E62" w:rsidRDefault="001E4F35" w:rsidP="00773A33">
            <w:r w:rsidRPr="005F7E62">
              <w:t>CRA x FOR</w:t>
            </w:r>
          </w:p>
        </w:tc>
        <w:tc>
          <w:tcPr>
            <w:tcW w:w="2301" w:type="dxa"/>
          </w:tcPr>
          <w:p w14:paraId="63BE15B3" w14:textId="77777777" w:rsidR="001E4F35" w:rsidRDefault="001E4F35" w:rsidP="00773A33"/>
        </w:tc>
        <w:tc>
          <w:tcPr>
            <w:tcW w:w="2059" w:type="dxa"/>
          </w:tcPr>
          <w:p w14:paraId="0E534E78" w14:textId="77777777" w:rsidR="001E4F35" w:rsidRDefault="001E4F35" w:rsidP="00773A33"/>
        </w:tc>
      </w:tr>
      <w:tr w:rsidR="001E4F35" w14:paraId="76360428" w14:textId="77777777" w:rsidTr="00773A33">
        <w:tc>
          <w:tcPr>
            <w:tcW w:w="2785" w:type="dxa"/>
          </w:tcPr>
          <w:p w14:paraId="768EE54D" w14:textId="77777777" w:rsidR="001E4F35" w:rsidRDefault="001E4F35" w:rsidP="00773A33"/>
        </w:tc>
        <w:tc>
          <w:tcPr>
            <w:tcW w:w="2205" w:type="dxa"/>
          </w:tcPr>
          <w:p w14:paraId="62FFB28E" w14:textId="77777777" w:rsidR="001E4F35" w:rsidRPr="005F7E62" w:rsidRDefault="001E4F35" w:rsidP="00773A33">
            <w:r w:rsidRPr="005F7E62">
              <w:t>CRA x PAR</w:t>
            </w:r>
          </w:p>
        </w:tc>
        <w:tc>
          <w:tcPr>
            <w:tcW w:w="2301" w:type="dxa"/>
          </w:tcPr>
          <w:p w14:paraId="0671EDE5" w14:textId="77777777" w:rsidR="001E4F35" w:rsidRDefault="001E4F35" w:rsidP="00773A33"/>
        </w:tc>
        <w:tc>
          <w:tcPr>
            <w:tcW w:w="2059" w:type="dxa"/>
          </w:tcPr>
          <w:p w14:paraId="5BC02AC7" w14:textId="77777777" w:rsidR="001E4F35" w:rsidRDefault="001E4F35" w:rsidP="00773A33"/>
        </w:tc>
      </w:tr>
      <w:tr w:rsidR="001E4F35" w14:paraId="0ABCF8CB" w14:textId="77777777" w:rsidTr="00773A33">
        <w:tc>
          <w:tcPr>
            <w:tcW w:w="2785" w:type="dxa"/>
          </w:tcPr>
          <w:p w14:paraId="114A7A01" w14:textId="77777777" w:rsidR="001E4F35" w:rsidRDefault="001E4F35" w:rsidP="00773A33"/>
        </w:tc>
        <w:tc>
          <w:tcPr>
            <w:tcW w:w="2205" w:type="dxa"/>
          </w:tcPr>
          <w:p w14:paraId="71373B6C" w14:textId="77777777" w:rsidR="001E4F35" w:rsidRPr="005F7E62" w:rsidRDefault="001E4F35" w:rsidP="00773A33">
            <w:r w:rsidRPr="005F7E62">
              <w:t xml:space="preserve">FOR x </w:t>
            </w:r>
            <w:r>
              <w:t>PAR</w:t>
            </w:r>
          </w:p>
        </w:tc>
        <w:tc>
          <w:tcPr>
            <w:tcW w:w="2301" w:type="dxa"/>
          </w:tcPr>
          <w:p w14:paraId="6EEF8DE0" w14:textId="77777777" w:rsidR="001E4F35" w:rsidRDefault="001E4F35" w:rsidP="00773A33"/>
        </w:tc>
        <w:tc>
          <w:tcPr>
            <w:tcW w:w="2059" w:type="dxa"/>
          </w:tcPr>
          <w:p w14:paraId="7722BD16" w14:textId="77777777" w:rsidR="001E4F35" w:rsidRDefault="001E4F35" w:rsidP="00773A33"/>
        </w:tc>
      </w:tr>
      <w:tr w:rsidR="001E4F35" w14:paraId="06250F2D" w14:textId="77777777" w:rsidTr="00773A33">
        <w:tc>
          <w:tcPr>
            <w:tcW w:w="2785" w:type="dxa"/>
          </w:tcPr>
          <w:p w14:paraId="0EA14AB5" w14:textId="77777777" w:rsidR="001E4F35" w:rsidRDefault="001E4F35" w:rsidP="00773A33">
            <w:r>
              <w:t>F</w:t>
            </w:r>
            <w:r w:rsidRPr="005F7E62">
              <w:rPr>
                <w:vertAlign w:val="superscript"/>
              </w:rPr>
              <w:t>ST</w:t>
            </w:r>
            <w:r>
              <w:rPr>
                <w:vertAlign w:val="superscript"/>
              </w:rPr>
              <w:t xml:space="preserve"> </w:t>
            </w:r>
            <w:r>
              <w:t>(0.1% cutoff)</w:t>
            </w:r>
          </w:p>
        </w:tc>
        <w:tc>
          <w:tcPr>
            <w:tcW w:w="2205" w:type="dxa"/>
          </w:tcPr>
          <w:p w14:paraId="5CBBB5C1" w14:textId="77777777" w:rsidR="001E4F35" w:rsidRPr="005F7E62" w:rsidRDefault="001E4F35" w:rsidP="00773A33">
            <w:r w:rsidRPr="005F7E62">
              <w:t>CRA x FOR</w:t>
            </w:r>
          </w:p>
        </w:tc>
        <w:tc>
          <w:tcPr>
            <w:tcW w:w="2301" w:type="dxa"/>
          </w:tcPr>
          <w:p w14:paraId="28388934" w14:textId="77777777" w:rsidR="001E4F35" w:rsidRDefault="001E4F35" w:rsidP="00773A33"/>
        </w:tc>
        <w:tc>
          <w:tcPr>
            <w:tcW w:w="2059" w:type="dxa"/>
          </w:tcPr>
          <w:p w14:paraId="1BF44C6F" w14:textId="77777777" w:rsidR="001E4F35" w:rsidRDefault="001E4F35" w:rsidP="00773A33"/>
        </w:tc>
      </w:tr>
      <w:tr w:rsidR="001E4F35" w14:paraId="720ECF1D" w14:textId="77777777" w:rsidTr="00773A33">
        <w:tc>
          <w:tcPr>
            <w:tcW w:w="2785" w:type="dxa"/>
          </w:tcPr>
          <w:p w14:paraId="56C3E473" w14:textId="77777777" w:rsidR="001E4F35" w:rsidRDefault="001E4F35" w:rsidP="00773A33"/>
        </w:tc>
        <w:tc>
          <w:tcPr>
            <w:tcW w:w="2205" w:type="dxa"/>
          </w:tcPr>
          <w:p w14:paraId="341FE4F9" w14:textId="77777777" w:rsidR="001E4F35" w:rsidRPr="005F7E62" w:rsidRDefault="001E4F35" w:rsidP="00773A33">
            <w:r w:rsidRPr="005F7E62">
              <w:t>CRA x PAR</w:t>
            </w:r>
          </w:p>
        </w:tc>
        <w:tc>
          <w:tcPr>
            <w:tcW w:w="2301" w:type="dxa"/>
          </w:tcPr>
          <w:p w14:paraId="469FEC17" w14:textId="77777777" w:rsidR="001E4F35" w:rsidRDefault="001E4F35" w:rsidP="00773A33"/>
        </w:tc>
        <w:tc>
          <w:tcPr>
            <w:tcW w:w="2059" w:type="dxa"/>
          </w:tcPr>
          <w:p w14:paraId="0030FAB6" w14:textId="77777777" w:rsidR="001E4F35" w:rsidRDefault="001E4F35" w:rsidP="00773A33"/>
        </w:tc>
      </w:tr>
      <w:tr w:rsidR="001E4F35" w14:paraId="1330D077" w14:textId="77777777" w:rsidTr="00773A33">
        <w:tc>
          <w:tcPr>
            <w:tcW w:w="2785" w:type="dxa"/>
          </w:tcPr>
          <w:p w14:paraId="3D2C71D0" w14:textId="77777777" w:rsidR="001E4F35" w:rsidRDefault="001E4F35" w:rsidP="00773A33"/>
        </w:tc>
        <w:tc>
          <w:tcPr>
            <w:tcW w:w="2205" w:type="dxa"/>
          </w:tcPr>
          <w:p w14:paraId="6D171E8A" w14:textId="77777777" w:rsidR="001E4F35" w:rsidRPr="005F7E62" w:rsidRDefault="001E4F35" w:rsidP="00773A33">
            <w:r w:rsidRPr="005F7E62">
              <w:t xml:space="preserve">FOR x </w:t>
            </w:r>
            <w:r>
              <w:t>PAR</w:t>
            </w:r>
          </w:p>
        </w:tc>
        <w:tc>
          <w:tcPr>
            <w:tcW w:w="2301" w:type="dxa"/>
          </w:tcPr>
          <w:p w14:paraId="2AFB7624" w14:textId="77777777" w:rsidR="001E4F35" w:rsidRDefault="001E4F35" w:rsidP="00773A33"/>
        </w:tc>
        <w:tc>
          <w:tcPr>
            <w:tcW w:w="2059" w:type="dxa"/>
          </w:tcPr>
          <w:p w14:paraId="0BF00D09" w14:textId="77777777" w:rsidR="001E4F35" w:rsidRDefault="001E4F35" w:rsidP="00773A33"/>
        </w:tc>
      </w:tr>
      <w:tr w:rsidR="001E4F35" w14:paraId="4AACAA73" w14:textId="77777777" w:rsidTr="00773A33">
        <w:tc>
          <w:tcPr>
            <w:tcW w:w="2785" w:type="dxa"/>
          </w:tcPr>
          <w:p w14:paraId="52BA0F90" w14:textId="77777777" w:rsidR="001E4F35" w:rsidRDefault="001E4F35" w:rsidP="00773A33">
            <w:r>
              <w:t>∆Tajima (1% cutoff)</w:t>
            </w:r>
          </w:p>
        </w:tc>
        <w:tc>
          <w:tcPr>
            <w:tcW w:w="2205" w:type="dxa"/>
          </w:tcPr>
          <w:p w14:paraId="46F3F934" w14:textId="77777777" w:rsidR="001E4F35" w:rsidRPr="005F7E62" w:rsidRDefault="001E4F35" w:rsidP="00773A33">
            <w:r w:rsidRPr="005F7E62">
              <w:t>CRA x FOR</w:t>
            </w:r>
          </w:p>
        </w:tc>
        <w:tc>
          <w:tcPr>
            <w:tcW w:w="2301" w:type="dxa"/>
          </w:tcPr>
          <w:p w14:paraId="18AC1D54" w14:textId="77777777" w:rsidR="001E4F35" w:rsidRDefault="001E4F35" w:rsidP="00773A33"/>
        </w:tc>
        <w:tc>
          <w:tcPr>
            <w:tcW w:w="2059" w:type="dxa"/>
          </w:tcPr>
          <w:p w14:paraId="1DEDE666" w14:textId="77777777" w:rsidR="001E4F35" w:rsidRDefault="001E4F35" w:rsidP="00773A33"/>
        </w:tc>
      </w:tr>
      <w:tr w:rsidR="001E4F35" w14:paraId="5F6F6B0E" w14:textId="77777777" w:rsidTr="00773A33">
        <w:tc>
          <w:tcPr>
            <w:tcW w:w="2785" w:type="dxa"/>
          </w:tcPr>
          <w:p w14:paraId="5D13DDFC" w14:textId="77777777" w:rsidR="001E4F35" w:rsidRDefault="001E4F35" w:rsidP="00773A33"/>
        </w:tc>
        <w:tc>
          <w:tcPr>
            <w:tcW w:w="2205" w:type="dxa"/>
          </w:tcPr>
          <w:p w14:paraId="5E37EF13" w14:textId="77777777" w:rsidR="001E4F35" w:rsidRPr="005F7E62" w:rsidRDefault="001E4F35" w:rsidP="00773A33">
            <w:r w:rsidRPr="005F7E62">
              <w:t>CRA x PAR</w:t>
            </w:r>
          </w:p>
        </w:tc>
        <w:tc>
          <w:tcPr>
            <w:tcW w:w="2301" w:type="dxa"/>
          </w:tcPr>
          <w:p w14:paraId="22DBA6A3" w14:textId="77777777" w:rsidR="001E4F35" w:rsidRDefault="001E4F35" w:rsidP="00773A33"/>
        </w:tc>
        <w:tc>
          <w:tcPr>
            <w:tcW w:w="2059" w:type="dxa"/>
          </w:tcPr>
          <w:p w14:paraId="5F9482EB" w14:textId="77777777" w:rsidR="001E4F35" w:rsidRDefault="001E4F35" w:rsidP="00773A33"/>
        </w:tc>
      </w:tr>
      <w:tr w:rsidR="001E4F35" w14:paraId="7919513B" w14:textId="77777777" w:rsidTr="00773A33">
        <w:tc>
          <w:tcPr>
            <w:tcW w:w="2785" w:type="dxa"/>
          </w:tcPr>
          <w:p w14:paraId="506AD153" w14:textId="77777777" w:rsidR="001E4F35" w:rsidRDefault="001E4F35" w:rsidP="00773A33"/>
        </w:tc>
        <w:tc>
          <w:tcPr>
            <w:tcW w:w="2205" w:type="dxa"/>
          </w:tcPr>
          <w:p w14:paraId="2CED43CE" w14:textId="77777777" w:rsidR="001E4F35" w:rsidRPr="005F7E62" w:rsidRDefault="001E4F35" w:rsidP="00773A33">
            <w:r w:rsidRPr="005F7E62">
              <w:t xml:space="preserve">FOR x </w:t>
            </w:r>
            <w:r>
              <w:t>PAR</w:t>
            </w:r>
          </w:p>
        </w:tc>
        <w:tc>
          <w:tcPr>
            <w:tcW w:w="2301" w:type="dxa"/>
          </w:tcPr>
          <w:p w14:paraId="254F09D5" w14:textId="77777777" w:rsidR="001E4F35" w:rsidRDefault="001E4F35" w:rsidP="00773A33"/>
        </w:tc>
        <w:tc>
          <w:tcPr>
            <w:tcW w:w="2059" w:type="dxa"/>
          </w:tcPr>
          <w:p w14:paraId="6438FB9B" w14:textId="77777777" w:rsidR="001E4F35" w:rsidRDefault="001E4F35" w:rsidP="00773A33"/>
        </w:tc>
      </w:tr>
      <w:tr w:rsidR="001E4F35" w14:paraId="0294CA14" w14:textId="77777777" w:rsidTr="00773A33">
        <w:tc>
          <w:tcPr>
            <w:tcW w:w="2785" w:type="dxa"/>
          </w:tcPr>
          <w:p w14:paraId="5B4E4229" w14:textId="77777777" w:rsidR="001E4F35" w:rsidRDefault="001E4F35" w:rsidP="00773A33">
            <w:r>
              <w:t>∆Tajima (0.1% cutoff)</w:t>
            </w:r>
          </w:p>
        </w:tc>
        <w:tc>
          <w:tcPr>
            <w:tcW w:w="2205" w:type="dxa"/>
          </w:tcPr>
          <w:p w14:paraId="644D174D" w14:textId="77777777" w:rsidR="001E4F35" w:rsidRPr="005F7E62" w:rsidRDefault="001E4F35" w:rsidP="00773A33">
            <w:r w:rsidRPr="005F7E62">
              <w:t>CRA x FOR</w:t>
            </w:r>
          </w:p>
        </w:tc>
        <w:tc>
          <w:tcPr>
            <w:tcW w:w="2301" w:type="dxa"/>
          </w:tcPr>
          <w:p w14:paraId="7C83E133" w14:textId="77777777" w:rsidR="001E4F35" w:rsidRDefault="001E4F35" w:rsidP="00773A33"/>
        </w:tc>
        <w:tc>
          <w:tcPr>
            <w:tcW w:w="2059" w:type="dxa"/>
          </w:tcPr>
          <w:p w14:paraId="6A6367DF" w14:textId="77777777" w:rsidR="001E4F35" w:rsidRDefault="001E4F35" w:rsidP="00773A33"/>
        </w:tc>
      </w:tr>
      <w:tr w:rsidR="001E4F35" w14:paraId="0C934F84" w14:textId="77777777" w:rsidTr="00773A33">
        <w:tc>
          <w:tcPr>
            <w:tcW w:w="2785" w:type="dxa"/>
          </w:tcPr>
          <w:p w14:paraId="2119229B" w14:textId="77777777" w:rsidR="001E4F35" w:rsidRDefault="001E4F35" w:rsidP="00773A33"/>
        </w:tc>
        <w:tc>
          <w:tcPr>
            <w:tcW w:w="2205" w:type="dxa"/>
          </w:tcPr>
          <w:p w14:paraId="5C5156C5" w14:textId="77777777" w:rsidR="001E4F35" w:rsidRPr="005F7E62" w:rsidRDefault="001E4F35" w:rsidP="00773A33">
            <w:r w:rsidRPr="005F7E62">
              <w:t>CRA x PAR</w:t>
            </w:r>
          </w:p>
        </w:tc>
        <w:tc>
          <w:tcPr>
            <w:tcW w:w="2301" w:type="dxa"/>
          </w:tcPr>
          <w:p w14:paraId="377AB8D4" w14:textId="77777777" w:rsidR="001E4F35" w:rsidRDefault="001E4F35" w:rsidP="00773A33"/>
        </w:tc>
        <w:tc>
          <w:tcPr>
            <w:tcW w:w="2059" w:type="dxa"/>
          </w:tcPr>
          <w:p w14:paraId="7A11811E" w14:textId="77777777" w:rsidR="001E4F35" w:rsidRDefault="001E4F35" w:rsidP="00773A33"/>
        </w:tc>
      </w:tr>
      <w:tr w:rsidR="001E4F35" w14:paraId="709C4029" w14:textId="77777777" w:rsidTr="00773A33">
        <w:tc>
          <w:tcPr>
            <w:tcW w:w="2785" w:type="dxa"/>
          </w:tcPr>
          <w:p w14:paraId="0A5E38EC" w14:textId="77777777" w:rsidR="001E4F35" w:rsidRDefault="001E4F35" w:rsidP="00773A33"/>
        </w:tc>
        <w:tc>
          <w:tcPr>
            <w:tcW w:w="2205" w:type="dxa"/>
          </w:tcPr>
          <w:p w14:paraId="5BBA7187" w14:textId="77777777" w:rsidR="001E4F35" w:rsidRPr="005F7E62" w:rsidRDefault="001E4F35" w:rsidP="00773A33">
            <w:r w:rsidRPr="005F7E62">
              <w:t xml:space="preserve">FOR x </w:t>
            </w:r>
            <w:r>
              <w:t>PAR</w:t>
            </w:r>
          </w:p>
        </w:tc>
        <w:tc>
          <w:tcPr>
            <w:tcW w:w="2301" w:type="dxa"/>
          </w:tcPr>
          <w:p w14:paraId="1AA21FF0" w14:textId="77777777" w:rsidR="001E4F35" w:rsidRDefault="001E4F35" w:rsidP="00773A33"/>
        </w:tc>
        <w:tc>
          <w:tcPr>
            <w:tcW w:w="2059" w:type="dxa"/>
          </w:tcPr>
          <w:p w14:paraId="58AFF022" w14:textId="77777777" w:rsidR="001E4F35" w:rsidRDefault="001E4F35" w:rsidP="00773A33"/>
        </w:tc>
      </w:tr>
      <w:tr w:rsidR="001E4F35" w14:paraId="1BB2C35A" w14:textId="77777777" w:rsidTr="00773A33">
        <w:tc>
          <w:tcPr>
            <w:tcW w:w="2785" w:type="dxa"/>
          </w:tcPr>
          <w:p w14:paraId="35564FBE" w14:textId="77777777" w:rsidR="001E4F35" w:rsidRDefault="001E4F35" w:rsidP="00773A33">
            <w:r>
              <w:t>∆AF (1% cutoff)</w:t>
            </w:r>
          </w:p>
        </w:tc>
        <w:tc>
          <w:tcPr>
            <w:tcW w:w="2205" w:type="dxa"/>
          </w:tcPr>
          <w:p w14:paraId="4B3E06C3" w14:textId="77777777" w:rsidR="001E4F35" w:rsidRDefault="001E4F35" w:rsidP="00773A33">
            <w:r w:rsidRPr="005F7E62">
              <w:t>CRA x FOR</w:t>
            </w:r>
          </w:p>
        </w:tc>
        <w:tc>
          <w:tcPr>
            <w:tcW w:w="2301" w:type="dxa"/>
          </w:tcPr>
          <w:p w14:paraId="25963F68" w14:textId="77777777" w:rsidR="001E4F35" w:rsidRDefault="001E4F35" w:rsidP="00773A33"/>
        </w:tc>
        <w:tc>
          <w:tcPr>
            <w:tcW w:w="2059" w:type="dxa"/>
          </w:tcPr>
          <w:p w14:paraId="100B4716" w14:textId="77777777" w:rsidR="001E4F35" w:rsidRDefault="001E4F35" w:rsidP="00773A33"/>
        </w:tc>
      </w:tr>
      <w:tr w:rsidR="001E4F35" w14:paraId="062EB1FE" w14:textId="77777777" w:rsidTr="00773A33">
        <w:tc>
          <w:tcPr>
            <w:tcW w:w="2785" w:type="dxa"/>
          </w:tcPr>
          <w:p w14:paraId="33FD1B8D" w14:textId="77777777" w:rsidR="001E4F35" w:rsidRDefault="001E4F35" w:rsidP="00773A33"/>
        </w:tc>
        <w:tc>
          <w:tcPr>
            <w:tcW w:w="2205" w:type="dxa"/>
          </w:tcPr>
          <w:p w14:paraId="1016D17C" w14:textId="77777777" w:rsidR="001E4F35" w:rsidRDefault="001E4F35" w:rsidP="00773A33">
            <w:r w:rsidRPr="005F7E62">
              <w:t>CRA x PAR</w:t>
            </w:r>
          </w:p>
        </w:tc>
        <w:tc>
          <w:tcPr>
            <w:tcW w:w="2301" w:type="dxa"/>
          </w:tcPr>
          <w:p w14:paraId="566F2CAE" w14:textId="77777777" w:rsidR="001E4F35" w:rsidRDefault="001E4F35" w:rsidP="00773A33"/>
        </w:tc>
        <w:tc>
          <w:tcPr>
            <w:tcW w:w="2059" w:type="dxa"/>
          </w:tcPr>
          <w:p w14:paraId="0211F69E" w14:textId="77777777" w:rsidR="001E4F35" w:rsidRDefault="001E4F35" w:rsidP="00773A33"/>
        </w:tc>
      </w:tr>
      <w:tr w:rsidR="001E4F35" w14:paraId="5D1A72FC" w14:textId="77777777" w:rsidTr="00773A33">
        <w:tc>
          <w:tcPr>
            <w:tcW w:w="2785" w:type="dxa"/>
          </w:tcPr>
          <w:p w14:paraId="486EFF4B" w14:textId="77777777" w:rsidR="001E4F35" w:rsidRDefault="001E4F35" w:rsidP="00773A33"/>
        </w:tc>
        <w:tc>
          <w:tcPr>
            <w:tcW w:w="2205" w:type="dxa"/>
          </w:tcPr>
          <w:p w14:paraId="6544BC8C" w14:textId="77777777" w:rsidR="001E4F35" w:rsidRDefault="001E4F35" w:rsidP="00773A33">
            <w:r w:rsidRPr="005F7E62">
              <w:t xml:space="preserve">FOR x </w:t>
            </w:r>
            <w:r>
              <w:t>PAR</w:t>
            </w:r>
          </w:p>
        </w:tc>
        <w:tc>
          <w:tcPr>
            <w:tcW w:w="2301" w:type="dxa"/>
          </w:tcPr>
          <w:p w14:paraId="19022F63" w14:textId="77777777" w:rsidR="001E4F35" w:rsidRDefault="001E4F35" w:rsidP="00773A33"/>
        </w:tc>
        <w:tc>
          <w:tcPr>
            <w:tcW w:w="2059" w:type="dxa"/>
          </w:tcPr>
          <w:p w14:paraId="03E0AB5B" w14:textId="77777777" w:rsidR="001E4F35" w:rsidRDefault="001E4F35" w:rsidP="00773A33"/>
        </w:tc>
      </w:tr>
      <w:tr w:rsidR="001E4F35" w14:paraId="0BB47E05" w14:textId="77777777" w:rsidTr="00773A33">
        <w:tc>
          <w:tcPr>
            <w:tcW w:w="2785" w:type="dxa"/>
          </w:tcPr>
          <w:p w14:paraId="5ABA1ED6" w14:textId="77777777" w:rsidR="001E4F35" w:rsidRDefault="001E4F35" w:rsidP="00773A33">
            <w:r>
              <w:t>∆AF (0.1% cutoff)</w:t>
            </w:r>
          </w:p>
        </w:tc>
        <w:tc>
          <w:tcPr>
            <w:tcW w:w="2205" w:type="dxa"/>
          </w:tcPr>
          <w:p w14:paraId="313DEA29" w14:textId="77777777" w:rsidR="001E4F35" w:rsidRPr="005F7E62" w:rsidRDefault="001E4F35" w:rsidP="00773A33">
            <w:r w:rsidRPr="005F7E62">
              <w:t>CRA x FOR</w:t>
            </w:r>
          </w:p>
        </w:tc>
        <w:tc>
          <w:tcPr>
            <w:tcW w:w="2301" w:type="dxa"/>
          </w:tcPr>
          <w:p w14:paraId="2F4CE862" w14:textId="77777777" w:rsidR="001E4F35" w:rsidRDefault="001E4F35" w:rsidP="00773A33"/>
        </w:tc>
        <w:tc>
          <w:tcPr>
            <w:tcW w:w="2059" w:type="dxa"/>
          </w:tcPr>
          <w:p w14:paraId="347BC800" w14:textId="77777777" w:rsidR="001E4F35" w:rsidRDefault="001E4F35" w:rsidP="00773A33"/>
        </w:tc>
      </w:tr>
      <w:tr w:rsidR="001E4F35" w14:paraId="2D94B8D2" w14:textId="77777777" w:rsidTr="00773A33">
        <w:tc>
          <w:tcPr>
            <w:tcW w:w="2785" w:type="dxa"/>
          </w:tcPr>
          <w:p w14:paraId="26534D60" w14:textId="77777777" w:rsidR="001E4F35" w:rsidRDefault="001E4F35" w:rsidP="00773A33"/>
        </w:tc>
        <w:tc>
          <w:tcPr>
            <w:tcW w:w="2205" w:type="dxa"/>
          </w:tcPr>
          <w:p w14:paraId="64CC2142" w14:textId="77777777" w:rsidR="001E4F35" w:rsidRPr="005F7E62" w:rsidRDefault="001E4F35" w:rsidP="00773A33">
            <w:r w:rsidRPr="005F7E62">
              <w:t>CRA x PAR</w:t>
            </w:r>
          </w:p>
        </w:tc>
        <w:tc>
          <w:tcPr>
            <w:tcW w:w="2301" w:type="dxa"/>
          </w:tcPr>
          <w:p w14:paraId="0624C276" w14:textId="77777777" w:rsidR="001E4F35" w:rsidRDefault="001E4F35" w:rsidP="00773A33"/>
        </w:tc>
        <w:tc>
          <w:tcPr>
            <w:tcW w:w="2059" w:type="dxa"/>
          </w:tcPr>
          <w:p w14:paraId="4B44E868" w14:textId="77777777" w:rsidR="001E4F35" w:rsidRDefault="001E4F35" w:rsidP="00773A33"/>
        </w:tc>
      </w:tr>
      <w:tr w:rsidR="001E4F35" w14:paraId="7A58E5B4" w14:textId="77777777" w:rsidTr="00773A33">
        <w:tc>
          <w:tcPr>
            <w:tcW w:w="2785" w:type="dxa"/>
          </w:tcPr>
          <w:p w14:paraId="3D831E5D" w14:textId="77777777" w:rsidR="001E4F35" w:rsidRDefault="001E4F35" w:rsidP="00773A33"/>
        </w:tc>
        <w:tc>
          <w:tcPr>
            <w:tcW w:w="2205" w:type="dxa"/>
          </w:tcPr>
          <w:p w14:paraId="6A30B9F6" w14:textId="77777777" w:rsidR="001E4F35" w:rsidRPr="005F7E62" w:rsidRDefault="001E4F35" w:rsidP="00773A33">
            <w:r w:rsidRPr="005F7E62">
              <w:t xml:space="preserve">FOR x </w:t>
            </w:r>
            <w:r>
              <w:t>PAR</w:t>
            </w:r>
          </w:p>
        </w:tc>
        <w:tc>
          <w:tcPr>
            <w:tcW w:w="2301" w:type="dxa"/>
          </w:tcPr>
          <w:p w14:paraId="6A5B0CF3" w14:textId="77777777" w:rsidR="001E4F35" w:rsidRDefault="001E4F35" w:rsidP="00773A33"/>
        </w:tc>
        <w:tc>
          <w:tcPr>
            <w:tcW w:w="2059" w:type="dxa"/>
          </w:tcPr>
          <w:p w14:paraId="420CA669" w14:textId="77777777" w:rsidR="001E4F35" w:rsidRDefault="001E4F35" w:rsidP="00773A33"/>
        </w:tc>
      </w:tr>
      <w:tr w:rsidR="001E4F35" w14:paraId="5ED8685A" w14:textId="77777777" w:rsidTr="00773A33">
        <w:tc>
          <w:tcPr>
            <w:tcW w:w="2785" w:type="dxa"/>
          </w:tcPr>
          <w:p w14:paraId="3F71293F" w14:textId="77777777" w:rsidR="001E4F35" w:rsidRDefault="001E4F35" w:rsidP="00773A33">
            <w:r>
              <w:t>Composite (1% cutoff)</w:t>
            </w:r>
          </w:p>
        </w:tc>
        <w:tc>
          <w:tcPr>
            <w:tcW w:w="2205" w:type="dxa"/>
          </w:tcPr>
          <w:p w14:paraId="73481D4A" w14:textId="77777777" w:rsidR="001E4F35" w:rsidRDefault="001E4F35" w:rsidP="00773A33">
            <w:r>
              <w:t>CRA x FOR</w:t>
            </w:r>
          </w:p>
        </w:tc>
        <w:tc>
          <w:tcPr>
            <w:tcW w:w="2301" w:type="dxa"/>
          </w:tcPr>
          <w:p w14:paraId="3098A40F" w14:textId="77777777" w:rsidR="001E4F35" w:rsidRDefault="001E4F35" w:rsidP="00773A33">
            <w:r>
              <w:t>0.217</w:t>
            </w:r>
          </w:p>
        </w:tc>
        <w:tc>
          <w:tcPr>
            <w:tcW w:w="2059" w:type="dxa"/>
          </w:tcPr>
          <w:p w14:paraId="6ADA96CF" w14:textId="77777777" w:rsidR="001E4F35" w:rsidRDefault="001E4F35" w:rsidP="00773A33"/>
        </w:tc>
      </w:tr>
      <w:tr w:rsidR="001E4F35" w14:paraId="185C94E0" w14:textId="77777777" w:rsidTr="00773A33">
        <w:tc>
          <w:tcPr>
            <w:tcW w:w="2785" w:type="dxa"/>
          </w:tcPr>
          <w:p w14:paraId="2F2826ED" w14:textId="77777777" w:rsidR="001E4F35" w:rsidRDefault="001E4F35" w:rsidP="00773A33"/>
        </w:tc>
        <w:tc>
          <w:tcPr>
            <w:tcW w:w="2205" w:type="dxa"/>
          </w:tcPr>
          <w:p w14:paraId="326A30F5" w14:textId="77777777" w:rsidR="001E4F35" w:rsidRPr="00FF2F3E" w:rsidRDefault="001E4F35" w:rsidP="00773A33">
            <w:pPr>
              <w:rPr>
                <w:b/>
                <w:bCs/>
              </w:rPr>
            </w:pPr>
            <w:r w:rsidRPr="00FF2F3E">
              <w:rPr>
                <w:b/>
                <w:bCs/>
              </w:rPr>
              <w:t>CRA x PAR</w:t>
            </w:r>
          </w:p>
        </w:tc>
        <w:tc>
          <w:tcPr>
            <w:tcW w:w="2301" w:type="dxa"/>
          </w:tcPr>
          <w:p w14:paraId="2EE4FF32" w14:textId="77777777" w:rsidR="001E4F35" w:rsidRPr="00FF2F3E" w:rsidRDefault="001E4F35" w:rsidP="00773A33">
            <w:pPr>
              <w:rPr>
                <w:b/>
                <w:bCs/>
              </w:rPr>
            </w:pPr>
            <w:r w:rsidRPr="00FF2F3E">
              <w:rPr>
                <w:b/>
                <w:bCs/>
              </w:rPr>
              <w:t>0.01</w:t>
            </w:r>
            <w:r>
              <w:rPr>
                <w:b/>
                <w:bCs/>
              </w:rPr>
              <w:t>6</w:t>
            </w:r>
          </w:p>
        </w:tc>
        <w:tc>
          <w:tcPr>
            <w:tcW w:w="2059" w:type="dxa"/>
          </w:tcPr>
          <w:p w14:paraId="221EF2FD" w14:textId="77777777" w:rsidR="001E4F35" w:rsidRPr="00FF2F3E" w:rsidRDefault="001E4F35" w:rsidP="00773A33">
            <w:pPr>
              <w:rPr>
                <w:b/>
                <w:bCs/>
              </w:rPr>
            </w:pPr>
          </w:p>
        </w:tc>
      </w:tr>
      <w:tr w:rsidR="001E4F35" w14:paraId="6EA30AD0" w14:textId="77777777" w:rsidTr="00773A33">
        <w:tc>
          <w:tcPr>
            <w:tcW w:w="2785" w:type="dxa"/>
          </w:tcPr>
          <w:p w14:paraId="32C81B5C" w14:textId="77777777" w:rsidR="001E4F35" w:rsidRDefault="001E4F35" w:rsidP="00773A33"/>
        </w:tc>
        <w:tc>
          <w:tcPr>
            <w:tcW w:w="2205" w:type="dxa"/>
          </w:tcPr>
          <w:p w14:paraId="41CE64ED" w14:textId="77777777" w:rsidR="001E4F35" w:rsidRPr="00FF2F3E" w:rsidRDefault="001E4F35" w:rsidP="00773A33">
            <w:pPr>
              <w:rPr>
                <w:b/>
                <w:bCs/>
              </w:rPr>
            </w:pPr>
            <w:r w:rsidRPr="00FF2F3E">
              <w:rPr>
                <w:b/>
                <w:bCs/>
              </w:rPr>
              <w:t xml:space="preserve">FOR x </w:t>
            </w:r>
            <w:r>
              <w:rPr>
                <w:b/>
                <w:bCs/>
              </w:rPr>
              <w:t>PAR</w:t>
            </w:r>
          </w:p>
        </w:tc>
        <w:tc>
          <w:tcPr>
            <w:tcW w:w="2301" w:type="dxa"/>
          </w:tcPr>
          <w:p w14:paraId="26029D09" w14:textId="77777777" w:rsidR="001E4F35" w:rsidRPr="00FF2F3E" w:rsidRDefault="001E4F35" w:rsidP="00773A33">
            <w:pPr>
              <w:rPr>
                <w:b/>
                <w:bCs/>
              </w:rPr>
            </w:pPr>
            <w:r w:rsidRPr="00FF2F3E">
              <w:rPr>
                <w:b/>
                <w:bCs/>
              </w:rPr>
              <w:t>&lt;0.001</w:t>
            </w:r>
          </w:p>
        </w:tc>
        <w:tc>
          <w:tcPr>
            <w:tcW w:w="2059" w:type="dxa"/>
          </w:tcPr>
          <w:p w14:paraId="4D4F19F1" w14:textId="77777777" w:rsidR="001E4F35" w:rsidRPr="00FF2F3E" w:rsidRDefault="001E4F35" w:rsidP="00773A33">
            <w:pPr>
              <w:rPr>
                <w:b/>
                <w:bCs/>
              </w:rPr>
            </w:pPr>
          </w:p>
        </w:tc>
      </w:tr>
      <w:tr w:rsidR="001E4F35" w14:paraId="588F1AA4" w14:textId="77777777" w:rsidTr="00773A33">
        <w:tc>
          <w:tcPr>
            <w:tcW w:w="2785" w:type="dxa"/>
          </w:tcPr>
          <w:p w14:paraId="7FE2CCB6" w14:textId="77777777" w:rsidR="001E4F35" w:rsidRDefault="001E4F35" w:rsidP="00773A33">
            <w:r>
              <w:t>Composite (0.1% cutoff)</w:t>
            </w:r>
          </w:p>
        </w:tc>
        <w:tc>
          <w:tcPr>
            <w:tcW w:w="2205" w:type="dxa"/>
          </w:tcPr>
          <w:p w14:paraId="3AD46BC3" w14:textId="77777777" w:rsidR="001E4F35" w:rsidRPr="005F7E62" w:rsidRDefault="001E4F35" w:rsidP="00773A33">
            <w:r w:rsidRPr="005F7E62">
              <w:t>CRA x FOR</w:t>
            </w:r>
          </w:p>
        </w:tc>
        <w:tc>
          <w:tcPr>
            <w:tcW w:w="2301" w:type="dxa"/>
          </w:tcPr>
          <w:p w14:paraId="0236E53F" w14:textId="77777777" w:rsidR="001E4F35" w:rsidRDefault="001E4F35" w:rsidP="00773A33">
            <w:r>
              <w:t>NA</w:t>
            </w:r>
          </w:p>
        </w:tc>
        <w:tc>
          <w:tcPr>
            <w:tcW w:w="2059" w:type="dxa"/>
          </w:tcPr>
          <w:p w14:paraId="0F05475B" w14:textId="77777777" w:rsidR="001E4F35" w:rsidRDefault="001E4F35" w:rsidP="00773A33"/>
        </w:tc>
      </w:tr>
      <w:tr w:rsidR="001E4F35" w14:paraId="78BED7BA" w14:textId="77777777" w:rsidTr="00773A33">
        <w:tc>
          <w:tcPr>
            <w:tcW w:w="2785" w:type="dxa"/>
          </w:tcPr>
          <w:p w14:paraId="04FDF959" w14:textId="77777777" w:rsidR="001E4F35" w:rsidRDefault="001E4F35" w:rsidP="00773A33"/>
        </w:tc>
        <w:tc>
          <w:tcPr>
            <w:tcW w:w="2205" w:type="dxa"/>
          </w:tcPr>
          <w:p w14:paraId="1E5370CC" w14:textId="77777777" w:rsidR="001E4F35" w:rsidRPr="005F7E62" w:rsidRDefault="001E4F35" w:rsidP="00773A33">
            <w:r w:rsidRPr="005F7E62">
              <w:t>CRA x PAR</w:t>
            </w:r>
          </w:p>
        </w:tc>
        <w:tc>
          <w:tcPr>
            <w:tcW w:w="2301" w:type="dxa"/>
          </w:tcPr>
          <w:p w14:paraId="021B150F" w14:textId="77777777" w:rsidR="001E4F35" w:rsidRDefault="001E4F35" w:rsidP="00773A33">
            <w:r>
              <w:t>NA</w:t>
            </w:r>
          </w:p>
        </w:tc>
        <w:tc>
          <w:tcPr>
            <w:tcW w:w="2059" w:type="dxa"/>
          </w:tcPr>
          <w:p w14:paraId="640396D8" w14:textId="77777777" w:rsidR="001E4F35" w:rsidRDefault="001E4F35" w:rsidP="00773A33"/>
        </w:tc>
      </w:tr>
      <w:tr w:rsidR="001E4F35" w14:paraId="44D5E6E6" w14:textId="77777777" w:rsidTr="00773A33">
        <w:tc>
          <w:tcPr>
            <w:tcW w:w="2785" w:type="dxa"/>
          </w:tcPr>
          <w:p w14:paraId="4C66E3B2" w14:textId="77777777" w:rsidR="001E4F35" w:rsidRDefault="001E4F35" w:rsidP="00773A33"/>
        </w:tc>
        <w:tc>
          <w:tcPr>
            <w:tcW w:w="2205" w:type="dxa"/>
          </w:tcPr>
          <w:p w14:paraId="2239F783" w14:textId="77777777" w:rsidR="001E4F35" w:rsidRPr="005F7E62" w:rsidRDefault="001E4F35" w:rsidP="00773A33">
            <w:r w:rsidRPr="005F7E62">
              <w:t xml:space="preserve">FOR x </w:t>
            </w:r>
            <w:r>
              <w:t>PAR</w:t>
            </w:r>
          </w:p>
        </w:tc>
        <w:tc>
          <w:tcPr>
            <w:tcW w:w="2301" w:type="dxa"/>
          </w:tcPr>
          <w:p w14:paraId="24D919E2" w14:textId="77777777" w:rsidR="001E4F35" w:rsidRDefault="001E4F35" w:rsidP="00773A33">
            <w:r>
              <w:t>NA</w:t>
            </w:r>
          </w:p>
        </w:tc>
        <w:tc>
          <w:tcPr>
            <w:tcW w:w="2059" w:type="dxa"/>
          </w:tcPr>
          <w:p w14:paraId="37C2BCE8" w14:textId="77777777" w:rsidR="001E4F35" w:rsidRDefault="001E4F35" w:rsidP="00773A33"/>
        </w:tc>
      </w:tr>
    </w:tbl>
    <w:p w14:paraId="5D07DE7E" w14:textId="77777777" w:rsidR="001E4F35" w:rsidRPr="00FF2F3E" w:rsidRDefault="001E4F35" w:rsidP="001E4F35">
      <w:r w:rsidRPr="00FF2F3E">
        <w:br w:type="page"/>
      </w:r>
    </w:p>
    <w:p w14:paraId="11EF78EB" w14:textId="77777777" w:rsidR="001E4F35" w:rsidRPr="00FF2F3E" w:rsidRDefault="001E4F35" w:rsidP="001E4F35">
      <w:pPr>
        <w:spacing w:after="0" w:line="240" w:lineRule="auto"/>
        <w:rPr>
          <w:u w:val="single"/>
        </w:rPr>
      </w:pPr>
      <w:r w:rsidRPr="00FF2F3E">
        <w:rPr>
          <w:u w:val="single"/>
        </w:rPr>
        <w:lastRenderedPageBreak/>
        <w:t>Relaxed selection results</w:t>
      </w:r>
    </w:p>
    <w:p w14:paraId="2AFE8D7D" w14:textId="77777777" w:rsidR="001E4F35" w:rsidRDefault="001E4F35" w:rsidP="001E4F35">
      <w:r>
        <w:br w:type="page"/>
      </w:r>
    </w:p>
    <w:p w14:paraId="0286BE25" w14:textId="77777777" w:rsidR="001E4F35" w:rsidRDefault="001E4F35" w:rsidP="001E4F35">
      <w:pPr>
        <w:rPr>
          <w:b/>
          <w:bCs/>
          <w:u w:val="single"/>
        </w:rPr>
      </w:pPr>
      <w:r>
        <w:rPr>
          <w:b/>
          <w:bCs/>
          <w:u w:val="single"/>
        </w:rPr>
        <w:lastRenderedPageBreak/>
        <w:t xml:space="preserve">Figures </w:t>
      </w:r>
    </w:p>
    <w:p w14:paraId="06393ABB" w14:textId="77777777" w:rsidR="001E4F35" w:rsidRDefault="001E4F35" w:rsidP="001E4F35">
      <w:pPr>
        <w:rPr>
          <w:b/>
          <w:bCs/>
          <w:u w:val="single"/>
        </w:rPr>
      </w:pPr>
      <w:r>
        <w:rPr>
          <w:b/>
          <w:bCs/>
          <w:u w:val="single"/>
        </w:rPr>
        <w:br w:type="page"/>
      </w:r>
    </w:p>
    <w:p w14:paraId="5C8ECEA2" w14:textId="77777777" w:rsidR="001E4F35" w:rsidRDefault="001E4F35" w:rsidP="001E4F35">
      <w:pPr>
        <w:rPr>
          <w:noProof/>
        </w:rPr>
      </w:pPr>
    </w:p>
    <w:p w14:paraId="084D4B10" w14:textId="6D99FE3F" w:rsidR="009C0C10" w:rsidRPr="007F7F47" w:rsidRDefault="001E4F35" w:rsidP="001E4F35">
      <w:r>
        <w:tab/>
      </w:r>
    </w:p>
    <w:sectPr w:rsidR="009C0C10" w:rsidRPr="007F7F47" w:rsidSect="006715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F47"/>
    <w:rsid w:val="000B1333"/>
    <w:rsid w:val="000D2DCD"/>
    <w:rsid w:val="000D6928"/>
    <w:rsid w:val="00105403"/>
    <w:rsid w:val="001235DD"/>
    <w:rsid w:val="00144025"/>
    <w:rsid w:val="00152553"/>
    <w:rsid w:val="00191DDA"/>
    <w:rsid w:val="001E4F35"/>
    <w:rsid w:val="001F7C0A"/>
    <w:rsid w:val="0022487F"/>
    <w:rsid w:val="00264555"/>
    <w:rsid w:val="002E2F72"/>
    <w:rsid w:val="00304CCA"/>
    <w:rsid w:val="00346793"/>
    <w:rsid w:val="003A0C09"/>
    <w:rsid w:val="003D16D4"/>
    <w:rsid w:val="003E5FED"/>
    <w:rsid w:val="0043570D"/>
    <w:rsid w:val="00452382"/>
    <w:rsid w:val="00454EF7"/>
    <w:rsid w:val="004B0A1E"/>
    <w:rsid w:val="00532BC8"/>
    <w:rsid w:val="00543B4C"/>
    <w:rsid w:val="00576D6B"/>
    <w:rsid w:val="005B4E26"/>
    <w:rsid w:val="00671504"/>
    <w:rsid w:val="006A7A24"/>
    <w:rsid w:val="007147EF"/>
    <w:rsid w:val="007A70B2"/>
    <w:rsid w:val="007B14EB"/>
    <w:rsid w:val="007F7F47"/>
    <w:rsid w:val="00801108"/>
    <w:rsid w:val="00842EC1"/>
    <w:rsid w:val="008845B0"/>
    <w:rsid w:val="00953F61"/>
    <w:rsid w:val="009756FE"/>
    <w:rsid w:val="009904FB"/>
    <w:rsid w:val="009B64EF"/>
    <w:rsid w:val="009C0C10"/>
    <w:rsid w:val="009C6E05"/>
    <w:rsid w:val="00A554DB"/>
    <w:rsid w:val="00AC4CB3"/>
    <w:rsid w:val="00B25DF9"/>
    <w:rsid w:val="00B61A19"/>
    <w:rsid w:val="00B71C07"/>
    <w:rsid w:val="00BB531E"/>
    <w:rsid w:val="00C5570B"/>
    <w:rsid w:val="00C815CC"/>
    <w:rsid w:val="00CF0EAC"/>
    <w:rsid w:val="00CF1894"/>
    <w:rsid w:val="00D5222C"/>
    <w:rsid w:val="00DA41A9"/>
    <w:rsid w:val="00DE3E19"/>
    <w:rsid w:val="00E47263"/>
    <w:rsid w:val="00ED1F94"/>
    <w:rsid w:val="00EF0546"/>
    <w:rsid w:val="00F83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46B85"/>
  <w14:defaultImageDpi w14:val="32767"/>
  <w15:chartTrackingRefBased/>
  <w15:docId w15:val="{72282E8E-E040-CF46-BA2C-FB0426544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7F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F7F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7F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7F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7F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7F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7F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7F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7F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F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7F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7F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7F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7F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7F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F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F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F47"/>
    <w:rPr>
      <w:rFonts w:eastAsiaTheme="majorEastAsia" w:cstheme="majorBidi"/>
      <w:color w:val="272727" w:themeColor="text1" w:themeTint="D8"/>
    </w:rPr>
  </w:style>
  <w:style w:type="paragraph" w:styleId="Title">
    <w:name w:val="Title"/>
    <w:basedOn w:val="Normal"/>
    <w:next w:val="Normal"/>
    <w:link w:val="TitleChar"/>
    <w:uiPriority w:val="10"/>
    <w:qFormat/>
    <w:rsid w:val="007F7F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F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F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7F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F47"/>
    <w:pPr>
      <w:spacing w:before="160"/>
      <w:jc w:val="center"/>
    </w:pPr>
    <w:rPr>
      <w:i/>
      <w:iCs/>
      <w:color w:val="404040" w:themeColor="text1" w:themeTint="BF"/>
    </w:rPr>
  </w:style>
  <w:style w:type="character" w:customStyle="1" w:styleId="QuoteChar">
    <w:name w:val="Quote Char"/>
    <w:basedOn w:val="DefaultParagraphFont"/>
    <w:link w:val="Quote"/>
    <w:uiPriority w:val="29"/>
    <w:rsid w:val="007F7F47"/>
    <w:rPr>
      <w:i/>
      <w:iCs/>
      <w:color w:val="404040" w:themeColor="text1" w:themeTint="BF"/>
    </w:rPr>
  </w:style>
  <w:style w:type="paragraph" w:styleId="ListParagraph">
    <w:name w:val="List Paragraph"/>
    <w:basedOn w:val="Normal"/>
    <w:uiPriority w:val="34"/>
    <w:qFormat/>
    <w:rsid w:val="007F7F47"/>
    <w:pPr>
      <w:ind w:left="720"/>
      <w:contextualSpacing/>
    </w:pPr>
  </w:style>
  <w:style w:type="character" w:styleId="IntenseEmphasis">
    <w:name w:val="Intense Emphasis"/>
    <w:basedOn w:val="DefaultParagraphFont"/>
    <w:uiPriority w:val="21"/>
    <w:qFormat/>
    <w:rsid w:val="007F7F47"/>
    <w:rPr>
      <w:i/>
      <w:iCs/>
      <w:color w:val="0F4761" w:themeColor="accent1" w:themeShade="BF"/>
    </w:rPr>
  </w:style>
  <w:style w:type="paragraph" w:styleId="IntenseQuote">
    <w:name w:val="Intense Quote"/>
    <w:basedOn w:val="Normal"/>
    <w:next w:val="Normal"/>
    <w:link w:val="IntenseQuoteChar"/>
    <w:uiPriority w:val="30"/>
    <w:qFormat/>
    <w:rsid w:val="007F7F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7F47"/>
    <w:rPr>
      <w:i/>
      <w:iCs/>
      <w:color w:val="0F4761" w:themeColor="accent1" w:themeShade="BF"/>
    </w:rPr>
  </w:style>
  <w:style w:type="character" w:styleId="IntenseReference">
    <w:name w:val="Intense Reference"/>
    <w:basedOn w:val="DefaultParagraphFont"/>
    <w:uiPriority w:val="32"/>
    <w:qFormat/>
    <w:rsid w:val="007F7F47"/>
    <w:rPr>
      <w:b/>
      <w:bCs/>
      <w:smallCaps/>
      <w:color w:val="0F4761" w:themeColor="accent1" w:themeShade="BF"/>
      <w:spacing w:val="5"/>
    </w:rPr>
  </w:style>
  <w:style w:type="table" w:styleId="TableGrid">
    <w:name w:val="Table Grid"/>
    <w:basedOn w:val="TableNormal"/>
    <w:uiPriority w:val="39"/>
    <w:rsid w:val="007F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0C10"/>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571052">
      <w:bodyDiv w:val="1"/>
      <w:marLeft w:val="0"/>
      <w:marRight w:val="0"/>
      <w:marTop w:val="0"/>
      <w:marBottom w:val="0"/>
      <w:divBdr>
        <w:top w:val="none" w:sz="0" w:space="0" w:color="auto"/>
        <w:left w:val="none" w:sz="0" w:space="0" w:color="auto"/>
        <w:bottom w:val="none" w:sz="0" w:space="0" w:color="auto"/>
        <w:right w:val="none" w:sz="0" w:space="0" w:color="auto"/>
      </w:divBdr>
    </w:div>
    <w:div w:id="141389123">
      <w:bodyDiv w:val="1"/>
      <w:marLeft w:val="0"/>
      <w:marRight w:val="0"/>
      <w:marTop w:val="0"/>
      <w:marBottom w:val="0"/>
      <w:divBdr>
        <w:top w:val="none" w:sz="0" w:space="0" w:color="auto"/>
        <w:left w:val="none" w:sz="0" w:space="0" w:color="auto"/>
        <w:bottom w:val="none" w:sz="0" w:space="0" w:color="auto"/>
        <w:right w:val="none" w:sz="0" w:space="0" w:color="auto"/>
      </w:divBdr>
      <w:divsChild>
        <w:div w:id="761416085">
          <w:marLeft w:val="0"/>
          <w:marRight w:val="0"/>
          <w:marTop w:val="0"/>
          <w:marBottom w:val="0"/>
          <w:divBdr>
            <w:top w:val="none" w:sz="0" w:space="0" w:color="auto"/>
            <w:left w:val="none" w:sz="0" w:space="0" w:color="auto"/>
            <w:bottom w:val="none" w:sz="0" w:space="0" w:color="auto"/>
            <w:right w:val="none" w:sz="0" w:space="0" w:color="auto"/>
          </w:divBdr>
          <w:divsChild>
            <w:div w:id="77309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49730">
      <w:bodyDiv w:val="1"/>
      <w:marLeft w:val="0"/>
      <w:marRight w:val="0"/>
      <w:marTop w:val="0"/>
      <w:marBottom w:val="0"/>
      <w:divBdr>
        <w:top w:val="none" w:sz="0" w:space="0" w:color="auto"/>
        <w:left w:val="none" w:sz="0" w:space="0" w:color="auto"/>
        <w:bottom w:val="none" w:sz="0" w:space="0" w:color="auto"/>
        <w:right w:val="none" w:sz="0" w:space="0" w:color="auto"/>
      </w:divBdr>
      <w:divsChild>
        <w:div w:id="1238325388">
          <w:marLeft w:val="0"/>
          <w:marRight w:val="0"/>
          <w:marTop w:val="0"/>
          <w:marBottom w:val="0"/>
          <w:divBdr>
            <w:top w:val="none" w:sz="0" w:space="0" w:color="auto"/>
            <w:left w:val="none" w:sz="0" w:space="0" w:color="auto"/>
            <w:bottom w:val="none" w:sz="0" w:space="0" w:color="auto"/>
            <w:right w:val="none" w:sz="0" w:space="0" w:color="auto"/>
          </w:divBdr>
          <w:divsChild>
            <w:div w:id="207712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943592">
      <w:bodyDiv w:val="1"/>
      <w:marLeft w:val="0"/>
      <w:marRight w:val="0"/>
      <w:marTop w:val="0"/>
      <w:marBottom w:val="0"/>
      <w:divBdr>
        <w:top w:val="none" w:sz="0" w:space="0" w:color="auto"/>
        <w:left w:val="none" w:sz="0" w:space="0" w:color="auto"/>
        <w:bottom w:val="none" w:sz="0" w:space="0" w:color="auto"/>
        <w:right w:val="none" w:sz="0" w:space="0" w:color="auto"/>
      </w:divBdr>
    </w:div>
    <w:div w:id="439104793">
      <w:bodyDiv w:val="1"/>
      <w:marLeft w:val="0"/>
      <w:marRight w:val="0"/>
      <w:marTop w:val="0"/>
      <w:marBottom w:val="0"/>
      <w:divBdr>
        <w:top w:val="none" w:sz="0" w:space="0" w:color="auto"/>
        <w:left w:val="none" w:sz="0" w:space="0" w:color="auto"/>
        <w:bottom w:val="none" w:sz="0" w:space="0" w:color="auto"/>
        <w:right w:val="none" w:sz="0" w:space="0" w:color="auto"/>
      </w:divBdr>
    </w:div>
    <w:div w:id="443158982">
      <w:bodyDiv w:val="1"/>
      <w:marLeft w:val="0"/>
      <w:marRight w:val="0"/>
      <w:marTop w:val="0"/>
      <w:marBottom w:val="0"/>
      <w:divBdr>
        <w:top w:val="none" w:sz="0" w:space="0" w:color="auto"/>
        <w:left w:val="none" w:sz="0" w:space="0" w:color="auto"/>
        <w:bottom w:val="none" w:sz="0" w:space="0" w:color="auto"/>
        <w:right w:val="none" w:sz="0" w:space="0" w:color="auto"/>
      </w:divBdr>
      <w:divsChild>
        <w:div w:id="1093211515">
          <w:marLeft w:val="0"/>
          <w:marRight w:val="0"/>
          <w:marTop w:val="0"/>
          <w:marBottom w:val="0"/>
          <w:divBdr>
            <w:top w:val="none" w:sz="0" w:space="0" w:color="auto"/>
            <w:left w:val="none" w:sz="0" w:space="0" w:color="auto"/>
            <w:bottom w:val="none" w:sz="0" w:space="0" w:color="auto"/>
            <w:right w:val="none" w:sz="0" w:space="0" w:color="auto"/>
          </w:divBdr>
          <w:divsChild>
            <w:div w:id="198129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774606">
      <w:bodyDiv w:val="1"/>
      <w:marLeft w:val="0"/>
      <w:marRight w:val="0"/>
      <w:marTop w:val="0"/>
      <w:marBottom w:val="0"/>
      <w:divBdr>
        <w:top w:val="none" w:sz="0" w:space="0" w:color="auto"/>
        <w:left w:val="none" w:sz="0" w:space="0" w:color="auto"/>
        <w:bottom w:val="none" w:sz="0" w:space="0" w:color="auto"/>
        <w:right w:val="none" w:sz="0" w:space="0" w:color="auto"/>
      </w:divBdr>
    </w:div>
    <w:div w:id="465513156">
      <w:bodyDiv w:val="1"/>
      <w:marLeft w:val="0"/>
      <w:marRight w:val="0"/>
      <w:marTop w:val="0"/>
      <w:marBottom w:val="0"/>
      <w:divBdr>
        <w:top w:val="none" w:sz="0" w:space="0" w:color="auto"/>
        <w:left w:val="none" w:sz="0" w:space="0" w:color="auto"/>
        <w:bottom w:val="none" w:sz="0" w:space="0" w:color="auto"/>
        <w:right w:val="none" w:sz="0" w:space="0" w:color="auto"/>
      </w:divBdr>
    </w:div>
    <w:div w:id="564923034">
      <w:bodyDiv w:val="1"/>
      <w:marLeft w:val="0"/>
      <w:marRight w:val="0"/>
      <w:marTop w:val="0"/>
      <w:marBottom w:val="0"/>
      <w:divBdr>
        <w:top w:val="none" w:sz="0" w:space="0" w:color="auto"/>
        <w:left w:val="none" w:sz="0" w:space="0" w:color="auto"/>
        <w:bottom w:val="none" w:sz="0" w:space="0" w:color="auto"/>
        <w:right w:val="none" w:sz="0" w:space="0" w:color="auto"/>
      </w:divBdr>
    </w:div>
    <w:div w:id="571549768">
      <w:bodyDiv w:val="1"/>
      <w:marLeft w:val="0"/>
      <w:marRight w:val="0"/>
      <w:marTop w:val="0"/>
      <w:marBottom w:val="0"/>
      <w:divBdr>
        <w:top w:val="none" w:sz="0" w:space="0" w:color="auto"/>
        <w:left w:val="none" w:sz="0" w:space="0" w:color="auto"/>
        <w:bottom w:val="none" w:sz="0" w:space="0" w:color="auto"/>
        <w:right w:val="none" w:sz="0" w:space="0" w:color="auto"/>
      </w:divBdr>
    </w:div>
    <w:div w:id="633871696">
      <w:bodyDiv w:val="1"/>
      <w:marLeft w:val="0"/>
      <w:marRight w:val="0"/>
      <w:marTop w:val="0"/>
      <w:marBottom w:val="0"/>
      <w:divBdr>
        <w:top w:val="none" w:sz="0" w:space="0" w:color="auto"/>
        <w:left w:val="none" w:sz="0" w:space="0" w:color="auto"/>
        <w:bottom w:val="none" w:sz="0" w:space="0" w:color="auto"/>
        <w:right w:val="none" w:sz="0" w:space="0" w:color="auto"/>
      </w:divBdr>
    </w:div>
    <w:div w:id="720439372">
      <w:bodyDiv w:val="1"/>
      <w:marLeft w:val="0"/>
      <w:marRight w:val="0"/>
      <w:marTop w:val="0"/>
      <w:marBottom w:val="0"/>
      <w:divBdr>
        <w:top w:val="none" w:sz="0" w:space="0" w:color="auto"/>
        <w:left w:val="none" w:sz="0" w:space="0" w:color="auto"/>
        <w:bottom w:val="none" w:sz="0" w:space="0" w:color="auto"/>
        <w:right w:val="none" w:sz="0" w:space="0" w:color="auto"/>
      </w:divBdr>
    </w:div>
    <w:div w:id="722292850">
      <w:bodyDiv w:val="1"/>
      <w:marLeft w:val="0"/>
      <w:marRight w:val="0"/>
      <w:marTop w:val="0"/>
      <w:marBottom w:val="0"/>
      <w:divBdr>
        <w:top w:val="none" w:sz="0" w:space="0" w:color="auto"/>
        <w:left w:val="none" w:sz="0" w:space="0" w:color="auto"/>
        <w:bottom w:val="none" w:sz="0" w:space="0" w:color="auto"/>
        <w:right w:val="none" w:sz="0" w:space="0" w:color="auto"/>
      </w:divBdr>
    </w:div>
    <w:div w:id="732121462">
      <w:bodyDiv w:val="1"/>
      <w:marLeft w:val="0"/>
      <w:marRight w:val="0"/>
      <w:marTop w:val="0"/>
      <w:marBottom w:val="0"/>
      <w:divBdr>
        <w:top w:val="none" w:sz="0" w:space="0" w:color="auto"/>
        <w:left w:val="none" w:sz="0" w:space="0" w:color="auto"/>
        <w:bottom w:val="none" w:sz="0" w:space="0" w:color="auto"/>
        <w:right w:val="none" w:sz="0" w:space="0" w:color="auto"/>
      </w:divBdr>
      <w:divsChild>
        <w:div w:id="1541355001">
          <w:marLeft w:val="0"/>
          <w:marRight w:val="0"/>
          <w:marTop w:val="0"/>
          <w:marBottom w:val="0"/>
          <w:divBdr>
            <w:top w:val="none" w:sz="0" w:space="0" w:color="auto"/>
            <w:left w:val="none" w:sz="0" w:space="0" w:color="auto"/>
            <w:bottom w:val="none" w:sz="0" w:space="0" w:color="auto"/>
            <w:right w:val="none" w:sz="0" w:space="0" w:color="auto"/>
          </w:divBdr>
          <w:divsChild>
            <w:div w:id="47090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841363">
      <w:bodyDiv w:val="1"/>
      <w:marLeft w:val="0"/>
      <w:marRight w:val="0"/>
      <w:marTop w:val="0"/>
      <w:marBottom w:val="0"/>
      <w:divBdr>
        <w:top w:val="none" w:sz="0" w:space="0" w:color="auto"/>
        <w:left w:val="none" w:sz="0" w:space="0" w:color="auto"/>
        <w:bottom w:val="none" w:sz="0" w:space="0" w:color="auto"/>
        <w:right w:val="none" w:sz="0" w:space="0" w:color="auto"/>
      </w:divBdr>
    </w:div>
    <w:div w:id="826478405">
      <w:bodyDiv w:val="1"/>
      <w:marLeft w:val="0"/>
      <w:marRight w:val="0"/>
      <w:marTop w:val="0"/>
      <w:marBottom w:val="0"/>
      <w:divBdr>
        <w:top w:val="none" w:sz="0" w:space="0" w:color="auto"/>
        <w:left w:val="none" w:sz="0" w:space="0" w:color="auto"/>
        <w:bottom w:val="none" w:sz="0" w:space="0" w:color="auto"/>
        <w:right w:val="none" w:sz="0" w:space="0" w:color="auto"/>
      </w:divBdr>
    </w:div>
    <w:div w:id="845747065">
      <w:bodyDiv w:val="1"/>
      <w:marLeft w:val="0"/>
      <w:marRight w:val="0"/>
      <w:marTop w:val="0"/>
      <w:marBottom w:val="0"/>
      <w:divBdr>
        <w:top w:val="none" w:sz="0" w:space="0" w:color="auto"/>
        <w:left w:val="none" w:sz="0" w:space="0" w:color="auto"/>
        <w:bottom w:val="none" w:sz="0" w:space="0" w:color="auto"/>
        <w:right w:val="none" w:sz="0" w:space="0" w:color="auto"/>
      </w:divBdr>
    </w:div>
    <w:div w:id="866259612">
      <w:bodyDiv w:val="1"/>
      <w:marLeft w:val="0"/>
      <w:marRight w:val="0"/>
      <w:marTop w:val="0"/>
      <w:marBottom w:val="0"/>
      <w:divBdr>
        <w:top w:val="none" w:sz="0" w:space="0" w:color="auto"/>
        <w:left w:val="none" w:sz="0" w:space="0" w:color="auto"/>
        <w:bottom w:val="none" w:sz="0" w:space="0" w:color="auto"/>
        <w:right w:val="none" w:sz="0" w:space="0" w:color="auto"/>
      </w:divBdr>
    </w:div>
    <w:div w:id="867330900">
      <w:bodyDiv w:val="1"/>
      <w:marLeft w:val="0"/>
      <w:marRight w:val="0"/>
      <w:marTop w:val="0"/>
      <w:marBottom w:val="0"/>
      <w:divBdr>
        <w:top w:val="none" w:sz="0" w:space="0" w:color="auto"/>
        <w:left w:val="none" w:sz="0" w:space="0" w:color="auto"/>
        <w:bottom w:val="none" w:sz="0" w:space="0" w:color="auto"/>
        <w:right w:val="none" w:sz="0" w:space="0" w:color="auto"/>
      </w:divBdr>
    </w:div>
    <w:div w:id="869806761">
      <w:bodyDiv w:val="1"/>
      <w:marLeft w:val="0"/>
      <w:marRight w:val="0"/>
      <w:marTop w:val="0"/>
      <w:marBottom w:val="0"/>
      <w:divBdr>
        <w:top w:val="none" w:sz="0" w:space="0" w:color="auto"/>
        <w:left w:val="none" w:sz="0" w:space="0" w:color="auto"/>
        <w:bottom w:val="none" w:sz="0" w:space="0" w:color="auto"/>
        <w:right w:val="none" w:sz="0" w:space="0" w:color="auto"/>
      </w:divBdr>
      <w:divsChild>
        <w:div w:id="1411655297">
          <w:marLeft w:val="0"/>
          <w:marRight w:val="0"/>
          <w:marTop w:val="0"/>
          <w:marBottom w:val="0"/>
          <w:divBdr>
            <w:top w:val="none" w:sz="0" w:space="0" w:color="auto"/>
            <w:left w:val="none" w:sz="0" w:space="0" w:color="auto"/>
            <w:bottom w:val="none" w:sz="0" w:space="0" w:color="auto"/>
            <w:right w:val="none" w:sz="0" w:space="0" w:color="auto"/>
          </w:divBdr>
          <w:divsChild>
            <w:div w:id="56187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89870">
      <w:bodyDiv w:val="1"/>
      <w:marLeft w:val="0"/>
      <w:marRight w:val="0"/>
      <w:marTop w:val="0"/>
      <w:marBottom w:val="0"/>
      <w:divBdr>
        <w:top w:val="none" w:sz="0" w:space="0" w:color="auto"/>
        <w:left w:val="none" w:sz="0" w:space="0" w:color="auto"/>
        <w:bottom w:val="none" w:sz="0" w:space="0" w:color="auto"/>
        <w:right w:val="none" w:sz="0" w:space="0" w:color="auto"/>
      </w:divBdr>
    </w:div>
    <w:div w:id="904340527">
      <w:bodyDiv w:val="1"/>
      <w:marLeft w:val="0"/>
      <w:marRight w:val="0"/>
      <w:marTop w:val="0"/>
      <w:marBottom w:val="0"/>
      <w:divBdr>
        <w:top w:val="none" w:sz="0" w:space="0" w:color="auto"/>
        <w:left w:val="none" w:sz="0" w:space="0" w:color="auto"/>
        <w:bottom w:val="none" w:sz="0" w:space="0" w:color="auto"/>
        <w:right w:val="none" w:sz="0" w:space="0" w:color="auto"/>
      </w:divBdr>
    </w:div>
    <w:div w:id="929121743">
      <w:bodyDiv w:val="1"/>
      <w:marLeft w:val="0"/>
      <w:marRight w:val="0"/>
      <w:marTop w:val="0"/>
      <w:marBottom w:val="0"/>
      <w:divBdr>
        <w:top w:val="none" w:sz="0" w:space="0" w:color="auto"/>
        <w:left w:val="none" w:sz="0" w:space="0" w:color="auto"/>
        <w:bottom w:val="none" w:sz="0" w:space="0" w:color="auto"/>
        <w:right w:val="none" w:sz="0" w:space="0" w:color="auto"/>
      </w:divBdr>
    </w:div>
    <w:div w:id="996571661">
      <w:bodyDiv w:val="1"/>
      <w:marLeft w:val="0"/>
      <w:marRight w:val="0"/>
      <w:marTop w:val="0"/>
      <w:marBottom w:val="0"/>
      <w:divBdr>
        <w:top w:val="none" w:sz="0" w:space="0" w:color="auto"/>
        <w:left w:val="none" w:sz="0" w:space="0" w:color="auto"/>
        <w:bottom w:val="none" w:sz="0" w:space="0" w:color="auto"/>
        <w:right w:val="none" w:sz="0" w:space="0" w:color="auto"/>
      </w:divBdr>
    </w:div>
    <w:div w:id="1014922316">
      <w:bodyDiv w:val="1"/>
      <w:marLeft w:val="0"/>
      <w:marRight w:val="0"/>
      <w:marTop w:val="0"/>
      <w:marBottom w:val="0"/>
      <w:divBdr>
        <w:top w:val="none" w:sz="0" w:space="0" w:color="auto"/>
        <w:left w:val="none" w:sz="0" w:space="0" w:color="auto"/>
        <w:bottom w:val="none" w:sz="0" w:space="0" w:color="auto"/>
        <w:right w:val="none" w:sz="0" w:space="0" w:color="auto"/>
      </w:divBdr>
      <w:divsChild>
        <w:div w:id="220992575">
          <w:marLeft w:val="0"/>
          <w:marRight w:val="0"/>
          <w:marTop w:val="0"/>
          <w:marBottom w:val="0"/>
          <w:divBdr>
            <w:top w:val="none" w:sz="0" w:space="0" w:color="auto"/>
            <w:left w:val="none" w:sz="0" w:space="0" w:color="auto"/>
            <w:bottom w:val="none" w:sz="0" w:space="0" w:color="auto"/>
            <w:right w:val="none" w:sz="0" w:space="0" w:color="auto"/>
          </w:divBdr>
          <w:divsChild>
            <w:div w:id="152956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3064">
      <w:bodyDiv w:val="1"/>
      <w:marLeft w:val="0"/>
      <w:marRight w:val="0"/>
      <w:marTop w:val="0"/>
      <w:marBottom w:val="0"/>
      <w:divBdr>
        <w:top w:val="none" w:sz="0" w:space="0" w:color="auto"/>
        <w:left w:val="none" w:sz="0" w:space="0" w:color="auto"/>
        <w:bottom w:val="none" w:sz="0" w:space="0" w:color="auto"/>
        <w:right w:val="none" w:sz="0" w:space="0" w:color="auto"/>
      </w:divBdr>
    </w:div>
    <w:div w:id="1056707617">
      <w:bodyDiv w:val="1"/>
      <w:marLeft w:val="0"/>
      <w:marRight w:val="0"/>
      <w:marTop w:val="0"/>
      <w:marBottom w:val="0"/>
      <w:divBdr>
        <w:top w:val="none" w:sz="0" w:space="0" w:color="auto"/>
        <w:left w:val="none" w:sz="0" w:space="0" w:color="auto"/>
        <w:bottom w:val="none" w:sz="0" w:space="0" w:color="auto"/>
        <w:right w:val="none" w:sz="0" w:space="0" w:color="auto"/>
      </w:divBdr>
      <w:divsChild>
        <w:div w:id="1733845247">
          <w:marLeft w:val="0"/>
          <w:marRight w:val="0"/>
          <w:marTop w:val="0"/>
          <w:marBottom w:val="0"/>
          <w:divBdr>
            <w:top w:val="none" w:sz="0" w:space="0" w:color="auto"/>
            <w:left w:val="none" w:sz="0" w:space="0" w:color="auto"/>
            <w:bottom w:val="none" w:sz="0" w:space="0" w:color="auto"/>
            <w:right w:val="none" w:sz="0" w:space="0" w:color="auto"/>
          </w:divBdr>
          <w:divsChild>
            <w:div w:id="86929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494473">
      <w:bodyDiv w:val="1"/>
      <w:marLeft w:val="0"/>
      <w:marRight w:val="0"/>
      <w:marTop w:val="0"/>
      <w:marBottom w:val="0"/>
      <w:divBdr>
        <w:top w:val="none" w:sz="0" w:space="0" w:color="auto"/>
        <w:left w:val="none" w:sz="0" w:space="0" w:color="auto"/>
        <w:bottom w:val="none" w:sz="0" w:space="0" w:color="auto"/>
        <w:right w:val="none" w:sz="0" w:space="0" w:color="auto"/>
      </w:divBdr>
    </w:div>
    <w:div w:id="1133212529">
      <w:bodyDiv w:val="1"/>
      <w:marLeft w:val="0"/>
      <w:marRight w:val="0"/>
      <w:marTop w:val="0"/>
      <w:marBottom w:val="0"/>
      <w:divBdr>
        <w:top w:val="none" w:sz="0" w:space="0" w:color="auto"/>
        <w:left w:val="none" w:sz="0" w:space="0" w:color="auto"/>
        <w:bottom w:val="none" w:sz="0" w:space="0" w:color="auto"/>
        <w:right w:val="none" w:sz="0" w:space="0" w:color="auto"/>
      </w:divBdr>
    </w:div>
    <w:div w:id="1240796780">
      <w:bodyDiv w:val="1"/>
      <w:marLeft w:val="0"/>
      <w:marRight w:val="0"/>
      <w:marTop w:val="0"/>
      <w:marBottom w:val="0"/>
      <w:divBdr>
        <w:top w:val="none" w:sz="0" w:space="0" w:color="auto"/>
        <w:left w:val="none" w:sz="0" w:space="0" w:color="auto"/>
        <w:bottom w:val="none" w:sz="0" w:space="0" w:color="auto"/>
        <w:right w:val="none" w:sz="0" w:space="0" w:color="auto"/>
      </w:divBdr>
      <w:divsChild>
        <w:div w:id="2139712608">
          <w:marLeft w:val="0"/>
          <w:marRight w:val="0"/>
          <w:marTop w:val="0"/>
          <w:marBottom w:val="0"/>
          <w:divBdr>
            <w:top w:val="none" w:sz="0" w:space="0" w:color="auto"/>
            <w:left w:val="none" w:sz="0" w:space="0" w:color="auto"/>
            <w:bottom w:val="none" w:sz="0" w:space="0" w:color="auto"/>
            <w:right w:val="none" w:sz="0" w:space="0" w:color="auto"/>
          </w:divBdr>
          <w:divsChild>
            <w:div w:id="99276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838609">
      <w:bodyDiv w:val="1"/>
      <w:marLeft w:val="0"/>
      <w:marRight w:val="0"/>
      <w:marTop w:val="0"/>
      <w:marBottom w:val="0"/>
      <w:divBdr>
        <w:top w:val="none" w:sz="0" w:space="0" w:color="auto"/>
        <w:left w:val="none" w:sz="0" w:space="0" w:color="auto"/>
        <w:bottom w:val="none" w:sz="0" w:space="0" w:color="auto"/>
        <w:right w:val="none" w:sz="0" w:space="0" w:color="auto"/>
      </w:divBdr>
    </w:div>
    <w:div w:id="1362632798">
      <w:bodyDiv w:val="1"/>
      <w:marLeft w:val="0"/>
      <w:marRight w:val="0"/>
      <w:marTop w:val="0"/>
      <w:marBottom w:val="0"/>
      <w:divBdr>
        <w:top w:val="none" w:sz="0" w:space="0" w:color="auto"/>
        <w:left w:val="none" w:sz="0" w:space="0" w:color="auto"/>
        <w:bottom w:val="none" w:sz="0" w:space="0" w:color="auto"/>
        <w:right w:val="none" w:sz="0" w:space="0" w:color="auto"/>
      </w:divBdr>
    </w:div>
    <w:div w:id="1364672292">
      <w:bodyDiv w:val="1"/>
      <w:marLeft w:val="0"/>
      <w:marRight w:val="0"/>
      <w:marTop w:val="0"/>
      <w:marBottom w:val="0"/>
      <w:divBdr>
        <w:top w:val="none" w:sz="0" w:space="0" w:color="auto"/>
        <w:left w:val="none" w:sz="0" w:space="0" w:color="auto"/>
        <w:bottom w:val="none" w:sz="0" w:space="0" w:color="auto"/>
        <w:right w:val="none" w:sz="0" w:space="0" w:color="auto"/>
      </w:divBdr>
    </w:div>
    <w:div w:id="1391492628">
      <w:bodyDiv w:val="1"/>
      <w:marLeft w:val="0"/>
      <w:marRight w:val="0"/>
      <w:marTop w:val="0"/>
      <w:marBottom w:val="0"/>
      <w:divBdr>
        <w:top w:val="none" w:sz="0" w:space="0" w:color="auto"/>
        <w:left w:val="none" w:sz="0" w:space="0" w:color="auto"/>
        <w:bottom w:val="none" w:sz="0" w:space="0" w:color="auto"/>
        <w:right w:val="none" w:sz="0" w:space="0" w:color="auto"/>
      </w:divBdr>
    </w:div>
    <w:div w:id="1455754117">
      <w:bodyDiv w:val="1"/>
      <w:marLeft w:val="0"/>
      <w:marRight w:val="0"/>
      <w:marTop w:val="0"/>
      <w:marBottom w:val="0"/>
      <w:divBdr>
        <w:top w:val="none" w:sz="0" w:space="0" w:color="auto"/>
        <w:left w:val="none" w:sz="0" w:space="0" w:color="auto"/>
        <w:bottom w:val="none" w:sz="0" w:space="0" w:color="auto"/>
        <w:right w:val="none" w:sz="0" w:space="0" w:color="auto"/>
      </w:divBdr>
    </w:div>
    <w:div w:id="1471097261">
      <w:bodyDiv w:val="1"/>
      <w:marLeft w:val="0"/>
      <w:marRight w:val="0"/>
      <w:marTop w:val="0"/>
      <w:marBottom w:val="0"/>
      <w:divBdr>
        <w:top w:val="none" w:sz="0" w:space="0" w:color="auto"/>
        <w:left w:val="none" w:sz="0" w:space="0" w:color="auto"/>
        <w:bottom w:val="none" w:sz="0" w:space="0" w:color="auto"/>
        <w:right w:val="none" w:sz="0" w:space="0" w:color="auto"/>
      </w:divBdr>
    </w:div>
    <w:div w:id="1477448905">
      <w:bodyDiv w:val="1"/>
      <w:marLeft w:val="0"/>
      <w:marRight w:val="0"/>
      <w:marTop w:val="0"/>
      <w:marBottom w:val="0"/>
      <w:divBdr>
        <w:top w:val="none" w:sz="0" w:space="0" w:color="auto"/>
        <w:left w:val="none" w:sz="0" w:space="0" w:color="auto"/>
        <w:bottom w:val="none" w:sz="0" w:space="0" w:color="auto"/>
        <w:right w:val="none" w:sz="0" w:space="0" w:color="auto"/>
      </w:divBdr>
      <w:divsChild>
        <w:div w:id="1240364916">
          <w:marLeft w:val="0"/>
          <w:marRight w:val="0"/>
          <w:marTop w:val="0"/>
          <w:marBottom w:val="0"/>
          <w:divBdr>
            <w:top w:val="none" w:sz="0" w:space="0" w:color="auto"/>
            <w:left w:val="none" w:sz="0" w:space="0" w:color="auto"/>
            <w:bottom w:val="none" w:sz="0" w:space="0" w:color="auto"/>
            <w:right w:val="none" w:sz="0" w:space="0" w:color="auto"/>
          </w:divBdr>
          <w:divsChild>
            <w:div w:id="205542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765164">
      <w:bodyDiv w:val="1"/>
      <w:marLeft w:val="0"/>
      <w:marRight w:val="0"/>
      <w:marTop w:val="0"/>
      <w:marBottom w:val="0"/>
      <w:divBdr>
        <w:top w:val="none" w:sz="0" w:space="0" w:color="auto"/>
        <w:left w:val="none" w:sz="0" w:space="0" w:color="auto"/>
        <w:bottom w:val="none" w:sz="0" w:space="0" w:color="auto"/>
        <w:right w:val="none" w:sz="0" w:space="0" w:color="auto"/>
      </w:divBdr>
      <w:divsChild>
        <w:div w:id="1872263879">
          <w:marLeft w:val="0"/>
          <w:marRight w:val="0"/>
          <w:marTop w:val="0"/>
          <w:marBottom w:val="0"/>
          <w:divBdr>
            <w:top w:val="none" w:sz="0" w:space="0" w:color="auto"/>
            <w:left w:val="none" w:sz="0" w:space="0" w:color="auto"/>
            <w:bottom w:val="none" w:sz="0" w:space="0" w:color="auto"/>
            <w:right w:val="none" w:sz="0" w:space="0" w:color="auto"/>
          </w:divBdr>
          <w:divsChild>
            <w:div w:id="163637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322124">
      <w:bodyDiv w:val="1"/>
      <w:marLeft w:val="0"/>
      <w:marRight w:val="0"/>
      <w:marTop w:val="0"/>
      <w:marBottom w:val="0"/>
      <w:divBdr>
        <w:top w:val="none" w:sz="0" w:space="0" w:color="auto"/>
        <w:left w:val="none" w:sz="0" w:space="0" w:color="auto"/>
        <w:bottom w:val="none" w:sz="0" w:space="0" w:color="auto"/>
        <w:right w:val="none" w:sz="0" w:space="0" w:color="auto"/>
      </w:divBdr>
      <w:divsChild>
        <w:div w:id="85542636">
          <w:marLeft w:val="0"/>
          <w:marRight w:val="0"/>
          <w:marTop w:val="0"/>
          <w:marBottom w:val="0"/>
          <w:divBdr>
            <w:top w:val="none" w:sz="0" w:space="0" w:color="auto"/>
            <w:left w:val="none" w:sz="0" w:space="0" w:color="auto"/>
            <w:bottom w:val="none" w:sz="0" w:space="0" w:color="auto"/>
            <w:right w:val="none" w:sz="0" w:space="0" w:color="auto"/>
          </w:divBdr>
          <w:divsChild>
            <w:div w:id="197351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342945">
      <w:bodyDiv w:val="1"/>
      <w:marLeft w:val="0"/>
      <w:marRight w:val="0"/>
      <w:marTop w:val="0"/>
      <w:marBottom w:val="0"/>
      <w:divBdr>
        <w:top w:val="none" w:sz="0" w:space="0" w:color="auto"/>
        <w:left w:val="none" w:sz="0" w:space="0" w:color="auto"/>
        <w:bottom w:val="none" w:sz="0" w:space="0" w:color="auto"/>
        <w:right w:val="none" w:sz="0" w:space="0" w:color="auto"/>
      </w:divBdr>
    </w:div>
    <w:div w:id="1784111199">
      <w:bodyDiv w:val="1"/>
      <w:marLeft w:val="0"/>
      <w:marRight w:val="0"/>
      <w:marTop w:val="0"/>
      <w:marBottom w:val="0"/>
      <w:divBdr>
        <w:top w:val="none" w:sz="0" w:space="0" w:color="auto"/>
        <w:left w:val="none" w:sz="0" w:space="0" w:color="auto"/>
        <w:bottom w:val="none" w:sz="0" w:space="0" w:color="auto"/>
        <w:right w:val="none" w:sz="0" w:space="0" w:color="auto"/>
      </w:divBdr>
      <w:divsChild>
        <w:div w:id="1426263880">
          <w:marLeft w:val="0"/>
          <w:marRight w:val="0"/>
          <w:marTop w:val="0"/>
          <w:marBottom w:val="0"/>
          <w:divBdr>
            <w:top w:val="none" w:sz="0" w:space="0" w:color="auto"/>
            <w:left w:val="none" w:sz="0" w:space="0" w:color="auto"/>
            <w:bottom w:val="none" w:sz="0" w:space="0" w:color="auto"/>
            <w:right w:val="none" w:sz="0" w:space="0" w:color="auto"/>
          </w:divBdr>
          <w:divsChild>
            <w:div w:id="1226797113">
              <w:marLeft w:val="0"/>
              <w:marRight w:val="0"/>
              <w:marTop w:val="0"/>
              <w:marBottom w:val="0"/>
              <w:divBdr>
                <w:top w:val="none" w:sz="0" w:space="0" w:color="auto"/>
                <w:left w:val="none" w:sz="0" w:space="0" w:color="auto"/>
                <w:bottom w:val="none" w:sz="0" w:space="0" w:color="auto"/>
                <w:right w:val="none" w:sz="0" w:space="0" w:color="auto"/>
              </w:divBdr>
              <w:divsChild>
                <w:div w:id="116793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575318">
          <w:marLeft w:val="0"/>
          <w:marRight w:val="0"/>
          <w:marTop w:val="0"/>
          <w:marBottom w:val="0"/>
          <w:divBdr>
            <w:top w:val="none" w:sz="0" w:space="0" w:color="auto"/>
            <w:left w:val="none" w:sz="0" w:space="0" w:color="auto"/>
            <w:bottom w:val="none" w:sz="0" w:space="0" w:color="auto"/>
            <w:right w:val="none" w:sz="0" w:space="0" w:color="auto"/>
          </w:divBdr>
          <w:divsChild>
            <w:div w:id="197856495">
              <w:marLeft w:val="0"/>
              <w:marRight w:val="0"/>
              <w:marTop w:val="0"/>
              <w:marBottom w:val="0"/>
              <w:divBdr>
                <w:top w:val="none" w:sz="0" w:space="0" w:color="auto"/>
                <w:left w:val="none" w:sz="0" w:space="0" w:color="auto"/>
                <w:bottom w:val="none" w:sz="0" w:space="0" w:color="auto"/>
                <w:right w:val="none" w:sz="0" w:space="0" w:color="auto"/>
              </w:divBdr>
              <w:divsChild>
                <w:div w:id="129127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028328">
          <w:marLeft w:val="0"/>
          <w:marRight w:val="0"/>
          <w:marTop w:val="0"/>
          <w:marBottom w:val="0"/>
          <w:divBdr>
            <w:top w:val="none" w:sz="0" w:space="0" w:color="auto"/>
            <w:left w:val="none" w:sz="0" w:space="0" w:color="auto"/>
            <w:bottom w:val="none" w:sz="0" w:space="0" w:color="auto"/>
            <w:right w:val="none" w:sz="0" w:space="0" w:color="auto"/>
          </w:divBdr>
          <w:divsChild>
            <w:div w:id="71700149">
              <w:marLeft w:val="0"/>
              <w:marRight w:val="0"/>
              <w:marTop w:val="0"/>
              <w:marBottom w:val="0"/>
              <w:divBdr>
                <w:top w:val="none" w:sz="0" w:space="0" w:color="auto"/>
                <w:left w:val="none" w:sz="0" w:space="0" w:color="auto"/>
                <w:bottom w:val="none" w:sz="0" w:space="0" w:color="auto"/>
                <w:right w:val="none" w:sz="0" w:space="0" w:color="auto"/>
              </w:divBdr>
              <w:divsChild>
                <w:div w:id="18856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973623">
          <w:marLeft w:val="0"/>
          <w:marRight w:val="0"/>
          <w:marTop w:val="0"/>
          <w:marBottom w:val="0"/>
          <w:divBdr>
            <w:top w:val="none" w:sz="0" w:space="0" w:color="auto"/>
            <w:left w:val="none" w:sz="0" w:space="0" w:color="auto"/>
            <w:bottom w:val="none" w:sz="0" w:space="0" w:color="auto"/>
            <w:right w:val="none" w:sz="0" w:space="0" w:color="auto"/>
          </w:divBdr>
          <w:divsChild>
            <w:div w:id="1439986081">
              <w:marLeft w:val="0"/>
              <w:marRight w:val="0"/>
              <w:marTop w:val="0"/>
              <w:marBottom w:val="0"/>
              <w:divBdr>
                <w:top w:val="none" w:sz="0" w:space="0" w:color="auto"/>
                <w:left w:val="none" w:sz="0" w:space="0" w:color="auto"/>
                <w:bottom w:val="none" w:sz="0" w:space="0" w:color="auto"/>
                <w:right w:val="none" w:sz="0" w:space="0" w:color="auto"/>
              </w:divBdr>
              <w:divsChild>
                <w:div w:id="137595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19211">
          <w:marLeft w:val="0"/>
          <w:marRight w:val="0"/>
          <w:marTop w:val="0"/>
          <w:marBottom w:val="0"/>
          <w:divBdr>
            <w:top w:val="none" w:sz="0" w:space="0" w:color="auto"/>
            <w:left w:val="none" w:sz="0" w:space="0" w:color="auto"/>
            <w:bottom w:val="none" w:sz="0" w:space="0" w:color="auto"/>
            <w:right w:val="none" w:sz="0" w:space="0" w:color="auto"/>
          </w:divBdr>
          <w:divsChild>
            <w:div w:id="1170753475">
              <w:marLeft w:val="0"/>
              <w:marRight w:val="0"/>
              <w:marTop w:val="0"/>
              <w:marBottom w:val="0"/>
              <w:divBdr>
                <w:top w:val="none" w:sz="0" w:space="0" w:color="auto"/>
                <w:left w:val="none" w:sz="0" w:space="0" w:color="auto"/>
                <w:bottom w:val="none" w:sz="0" w:space="0" w:color="auto"/>
                <w:right w:val="none" w:sz="0" w:space="0" w:color="auto"/>
              </w:divBdr>
              <w:divsChild>
                <w:div w:id="162519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734778">
          <w:marLeft w:val="0"/>
          <w:marRight w:val="0"/>
          <w:marTop w:val="0"/>
          <w:marBottom w:val="0"/>
          <w:divBdr>
            <w:top w:val="none" w:sz="0" w:space="0" w:color="auto"/>
            <w:left w:val="none" w:sz="0" w:space="0" w:color="auto"/>
            <w:bottom w:val="none" w:sz="0" w:space="0" w:color="auto"/>
            <w:right w:val="none" w:sz="0" w:space="0" w:color="auto"/>
          </w:divBdr>
          <w:divsChild>
            <w:div w:id="328871224">
              <w:marLeft w:val="0"/>
              <w:marRight w:val="0"/>
              <w:marTop w:val="0"/>
              <w:marBottom w:val="0"/>
              <w:divBdr>
                <w:top w:val="none" w:sz="0" w:space="0" w:color="auto"/>
                <w:left w:val="none" w:sz="0" w:space="0" w:color="auto"/>
                <w:bottom w:val="none" w:sz="0" w:space="0" w:color="auto"/>
                <w:right w:val="none" w:sz="0" w:space="0" w:color="auto"/>
              </w:divBdr>
              <w:divsChild>
                <w:div w:id="187356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629536">
          <w:marLeft w:val="0"/>
          <w:marRight w:val="0"/>
          <w:marTop w:val="0"/>
          <w:marBottom w:val="0"/>
          <w:divBdr>
            <w:top w:val="none" w:sz="0" w:space="0" w:color="auto"/>
            <w:left w:val="none" w:sz="0" w:space="0" w:color="auto"/>
            <w:bottom w:val="none" w:sz="0" w:space="0" w:color="auto"/>
            <w:right w:val="none" w:sz="0" w:space="0" w:color="auto"/>
          </w:divBdr>
          <w:divsChild>
            <w:div w:id="1444105721">
              <w:marLeft w:val="0"/>
              <w:marRight w:val="0"/>
              <w:marTop w:val="0"/>
              <w:marBottom w:val="0"/>
              <w:divBdr>
                <w:top w:val="none" w:sz="0" w:space="0" w:color="auto"/>
                <w:left w:val="none" w:sz="0" w:space="0" w:color="auto"/>
                <w:bottom w:val="none" w:sz="0" w:space="0" w:color="auto"/>
                <w:right w:val="none" w:sz="0" w:space="0" w:color="auto"/>
              </w:divBdr>
              <w:divsChild>
                <w:div w:id="79194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527994">
          <w:marLeft w:val="0"/>
          <w:marRight w:val="0"/>
          <w:marTop w:val="0"/>
          <w:marBottom w:val="0"/>
          <w:divBdr>
            <w:top w:val="none" w:sz="0" w:space="0" w:color="auto"/>
            <w:left w:val="none" w:sz="0" w:space="0" w:color="auto"/>
            <w:bottom w:val="none" w:sz="0" w:space="0" w:color="auto"/>
            <w:right w:val="none" w:sz="0" w:space="0" w:color="auto"/>
          </w:divBdr>
          <w:divsChild>
            <w:div w:id="1356542417">
              <w:marLeft w:val="0"/>
              <w:marRight w:val="0"/>
              <w:marTop w:val="0"/>
              <w:marBottom w:val="0"/>
              <w:divBdr>
                <w:top w:val="none" w:sz="0" w:space="0" w:color="auto"/>
                <w:left w:val="none" w:sz="0" w:space="0" w:color="auto"/>
                <w:bottom w:val="none" w:sz="0" w:space="0" w:color="auto"/>
                <w:right w:val="none" w:sz="0" w:space="0" w:color="auto"/>
              </w:divBdr>
              <w:divsChild>
                <w:div w:id="67379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956299">
          <w:marLeft w:val="0"/>
          <w:marRight w:val="0"/>
          <w:marTop w:val="0"/>
          <w:marBottom w:val="0"/>
          <w:divBdr>
            <w:top w:val="none" w:sz="0" w:space="0" w:color="auto"/>
            <w:left w:val="none" w:sz="0" w:space="0" w:color="auto"/>
            <w:bottom w:val="none" w:sz="0" w:space="0" w:color="auto"/>
            <w:right w:val="none" w:sz="0" w:space="0" w:color="auto"/>
          </w:divBdr>
          <w:divsChild>
            <w:div w:id="2113625843">
              <w:marLeft w:val="0"/>
              <w:marRight w:val="0"/>
              <w:marTop w:val="0"/>
              <w:marBottom w:val="0"/>
              <w:divBdr>
                <w:top w:val="none" w:sz="0" w:space="0" w:color="auto"/>
                <w:left w:val="none" w:sz="0" w:space="0" w:color="auto"/>
                <w:bottom w:val="none" w:sz="0" w:space="0" w:color="auto"/>
                <w:right w:val="none" w:sz="0" w:space="0" w:color="auto"/>
              </w:divBdr>
              <w:divsChild>
                <w:div w:id="110823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161285">
          <w:marLeft w:val="0"/>
          <w:marRight w:val="0"/>
          <w:marTop w:val="0"/>
          <w:marBottom w:val="0"/>
          <w:divBdr>
            <w:top w:val="none" w:sz="0" w:space="0" w:color="auto"/>
            <w:left w:val="none" w:sz="0" w:space="0" w:color="auto"/>
            <w:bottom w:val="none" w:sz="0" w:space="0" w:color="auto"/>
            <w:right w:val="none" w:sz="0" w:space="0" w:color="auto"/>
          </w:divBdr>
          <w:divsChild>
            <w:div w:id="1843204418">
              <w:marLeft w:val="0"/>
              <w:marRight w:val="0"/>
              <w:marTop w:val="0"/>
              <w:marBottom w:val="0"/>
              <w:divBdr>
                <w:top w:val="none" w:sz="0" w:space="0" w:color="auto"/>
                <w:left w:val="none" w:sz="0" w:space="0" w:color="auto"/>
                <w:bottom w:val="none" w:sz="0" w:space="0" w:color="auto"/>
                <w:right w:val="none" w:sz="0" w:space="0" w:color="auto"/>
              </w:divBdr>
              <w:divsChild>
                <w:div w:id="97807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457834">
      <w:bodyDiv w:val="1"/>
      <w:marLeft w:val="0"/>
      <w:marRight w:val="0"/>
      <w:marTop w:val="0"/>
      <w:marBottom w:val="0"/>
      <w:divBdr>
        <w:top w:val="none" w:sz="0" w:space="0" w:color="auto"/>
        <w:left w:val="none" w:sz="0" w:space="0" w:color="auto"/>
        <w:bottom w:val="none" w:sz="0" w:space="0" w:color="auto"/>
        <w:right w:val="none" w:sz="0" w:space="0" w:color="auto"/>
      </w:divBdr>
    </w:div>
    <w:div w:id="1954705021">
      <w:bodyDiv w:val="1"/>
      <w:marLeft w:val="0"/>
      <w:marRight w:val="0"/>
      <w:marTop w:val="0"/>
      <w:marBottom w:val="0"/>
      <w:divBdr>
        <w:top w:val="none" w:sz="0" w:space="0" w:color="auto"/>
        <w:left w:val="none" w:sz="0" w:space="0" w:color="auto"/>
        <w:bottom w:val="none" w:sz="0" w:space="0" w:color="auto"/>
        <w:right w:val="none" w:sz="0" w:space="0" w:color="auto"/>
      </w:divBdr>
      <w:divsChild>
        <w:div w:id="1757247599">
          <w:marLeft w:val="0"/>
          <w:marRight w:val="0"/>
          <w:marTop w:val="0"/>
          <w:marBottom w:val="0"/>
          <w:divBdr>
            <w:top w:val="none" w:sz="0" w:space="0" w:color="auto"/>
            <w:left w:val="none" w:sz="0" w:space="0" w:color="auto"/>
            <w:bottom w:val="none" w:sz="0" w:space="0" w:color="auto"/>
            <w:right w:val="none" w:sz="0" w:space="0" w:color="auto"/>
          </w:divBdr>
          <w:divsChild>
            <w:div w:id="71030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6340">
      <w:bodyDiv w:val="1"/>
      <w:marLeft w:val="0"/>
      <w:marRight w:val="0"/>
      <w:marTop w:val="0"/>
      <w:marBottom w:val="0"/>
      <w:divBdr>
        <w:top w:val="none" w:sz="0" w:space="0" w:color="auto"/>
        <w:left w:val="none" w:sz="0" w:space="0" w:color="auto"/>
        <w:bottom w:val="none" w:sz="0" w:space="0" w:color="auto"/>
        <w:right w:val="none" w:sz="0" w:space="0" w:color="auto"/>
      </w:divBdr>
    </w:div>
    <w:div w:id="2007702321">
      <w:bodyDiv w:val="1"/>
      <w:marLeft w:val="0"/>
      <w:marRight w:val="0"/>
      <w:marTop w:val="0"/>
      <w:marBottom w:val="0"/>
      <w:divBdr>
        <w:top w:val="none" w:sz="0" w:space="0" w:color="auto"/>
        <w:left w:val="none" w:sz="0" w:space="0" w:color="auto"/>
        <w:bottom w:val="none" w:sz="0" w:space="0" w:color="auto"/>
        <w:right w:val="none" w:sz="0" w:space="0" w:color="auto"/>
      </w:divBdr>
    </w:div>
    <w:div w:id="2013028782">
      <w:bodyDiv w:val="1"/>
      <w:marLeft w:val="0"/>
      <w:marRight w:val="0"/>
      <w:marTop w:val="0"/>
      <w:marBottom w:val="0"/>
      <w:divBdr>
        <w:top w:val="none" w:sz="0" w:space="0" w:color="auto"/>
        <w:left w:val="none" w:sz="0" w:space="0" w:color="auto"/>
        <w:bottom w:val="none" w:sz="0" w:space="0" w:color="auto"/>
        <w:right w:val="none" w:sz="0" w:space="0" w:color="auto"/>
      </w:divBdr>
    </w:div>
    <w:div w:id="2065368364">
      <w:bodyDiv w:val="1"/>
      <w:marLeft w:val="0"/>
      <w:marRight w:val="0"/>
      <w:marTop w:val="0"/>
      <w:marBottom w:val="0"/>
      <w:divBdr>
        <w:top w:val="none" w:sz="0" w:space="0" w:color="auto"/>
        <w:left w:val="none" w:sz="0" w:space="0" w:color="auto"/>
        <w:bottom w:val="none" w:sz="0" w:space="0" w:color="auto"/>
        <w:right w:val="none" w:sz="0" w:space="0" w:color="auto"/>
      </w:divBdr>
    </w:div>
    <w:div w:id="2097749446">
      <w:bodyDiv w:val="1"/>
      <w:marLeft w:val="0"/>
      <w:marRight w:val="0"/>
      <w:marTop w:val="0"/>
      <w:marBottom w:val="0"/>
      <w:divBdr>
        <w:top w:val="none" w:sz="0" w:space="0" w:color="auto"/>
        <w:left w:val="none" w:sz="0" w:space="0" w:color="auto"/>
        <w:bottom w:val="none" w:sz="0" w:space="0" w:color="auto"/>
        <w:right w:val="none" w:sz="0" w:space="0" w:color="auto"/>
      </w:divBdr>
      <w:divsChild>
        <w:div w:id="1738549671">
          <w:marLeft w:val="0"/>
          <w:marRight w:val="0"/>
          <w:marTop w:val="0"/>
          <w:marBottom w:val="0"/>
          <w:divBdr>
            <w:top w:val="none" w:sz="0" w:space="0" w:color="auto"/>
            <w:left w:val="none" w:sz="0" w:space="0" w:color="auto"/>
            <w:bottom w:val="none" w:sz="0" w:space="0" w:color="auto"/>
            <w:right w:val="none" w:sz="0" w:space="0" w:color="auto"/>
          </w:divBdr>
          <w:divsChild>
            <w:div w:id="75366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705841">
      <w:bodyDiv w:val="1"/>
      <w:marLeft w:val="0"/>
      <w:marRight w:val="0"/>
      <w:marTop w:val="0"/>
      <w:marBottom w:val="0"/>
      <w:divBdr>
        <w:top w:val="none" w:sz="0" w:space="0" w:color="auto"/>
        <w:left w:val="none" w:sz="0" w:space="0" w:color="auto"/>
        <w:bottom w:val="none" w:sz="0" w:space="0" w:color="auto"/>
        <w:right w:val="none" w:sz="0" w:space="0" w:color="auto"/>
      </w:divBdr>
      <w:divsChild>
        <w:div w:id="1382629911">
          <w:marLeft w:val="0"/>
          <w:marRight w:val="0"/>
          <w:marTop w:val="0"/>
          <w:marBottom w:val="0"/>
          <w:divBdr>
            <w:top w:val="none" w:sz="0" w:space="0" w:color="auto"/>
            <w:left w:val="none" w:sz="0" w:space="0" w:color="auto"/>
            <w:bottom w:val="none" w:sz="0" w:space="0" w:color="auto"/>
            <w:right w:val="none" w:sz="0" w:space="0" w:color="auto"/>
          </w:divBdr>
          <w:divsChild>
            <w:div w:id="155492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s://pubmed-ncbi-nlm-nih-gov.ezproxy1.library.arizona.edu/18787191/" TargetMode="Externa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5" Type="http://schemas.openxmlformats.org/officeDocument/2006/relationships/image" Target="media/image2.emf"/><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19</Pages>
  <Words>1675</Words>
  <Characters>955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Jackson (Student)</dc:creator>
  <cp:keywords/>
  <dc:description/>
  <cp:lastModifiedBy>Danny Jackson (Student)</cp:lastModifiedBy>
  <cp:revision>9</cp:revision>
  <dcterms:created xsi:type="dcterms:W3CDTF">2025-05-07T16:53:00Z</dcterms:created>
  <dcterms:modified xsi:type="dcterms:W3CDTF">2025-05-27T18:21:00Z</dcterms:modified>
</cp:coreProperties>
</file>